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EAB8AA" w14:textId="36EC1A0C" w:rsidR="00600B5E" w:rsidRPr="0007777D" w:rsidRDefault="0007777D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caps/>
          <w:sz w:val="24"/>
          <w:szCs w:val="24"/>
        </w:rPr>
        <w:t xml:space="preserve">Supplementary </w:t>
      </w:r>
      <w:r w:rsidR="006A626D" w:rsidRPr="0007777D">
        <w:rPr>
          <w:rFonts w:ascii="Times New Roman" w:hAnsi="Times New Roman"/>
          <w:b/>
          <w:caps/>
          <w:sz w:val="24"/>
          <w:szCs w:val="24"/>
        </w:rPr>
        <w:t>Table</w:t>
      </w:r>
      <w:r w:rsidR="006A626D" w:rsidRPr="0007777D">
        <w:rPr>
          <w:rFonts w:ascii="Times New Roman" w:hAnsi="Times New Roman"/>
          <w:b/>
          <w:sz w:val="24"/>
        </w:rPr>
        <w:t xml:space="preserve"> 1 Basic research of curcumin treatment in ischemic stroke in the past decade.</w:t>
      </w:r>
    </w:p>
    <w:tbl>
      <w:tblPr>
        <w:tblpPr w:leftFromText="180" w:rightFromText="180" w:vertAnchor="text" w:horzAnchor="page" w:tblpX="759" w:tblpY="362"/>
        <w:tblOverlap w:val="never"/>
        <w:tblW w:w="1504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5"/>
        <w:gridCol w:w="1292"/>
        <w:gridCol w:w="1276"/>
        <w:gridCol w:w="1417"/>
        <w:gridCol w:w="1559"/>
        <w:gridCol w:w="1134"/>
        <w:gridCol w:w="1560"/>
        <w:gridCol w:w="2693"/>
        <w:gridCol w:w="3015"/>
      </w:tblGrid>
      <w:tr w:rsidR="0007777D" w:rsidRPr="0007777D" w14:paraId="02193AEB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BB34E3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>Ref.</w:t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E8CE4C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>Specie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3EE750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>Model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3CE0A0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 xml:space="preserve">Drug 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821791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>Approach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CEED6A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>Dosage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76F03F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>Interval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EB7ABA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>Outcome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D0033D" w14:textId="77777777" w:rsidR="00600B5E" w:rsidRPr="0007777D" w:rsidRDefault="006A626D">
            <w:pPr>
              <w:suppressAutoHyphens/>
              <w:adjustRightInd w:val="0"/>
              <w:snapToGrid w:val="0"/>
              <w:spacing w:line="200" w:lineRule="atLeast"/>
              <w:jc w:val="left"/>
              <w:rPr>
                <w:rFonts w:ascii="Times New Roman" w:hAnsi="Times New Roman"/>
                <w:b/>
                <w:szCs w:val="21"/>
              </w:rPr>
            </w:pPr>
            <w:r w:rsidRPr="0007777D">
              <w:rPr>
                <w:rFonts w:ascii="Times New Roman" w:hAnsi="Times New Roman"/>
                <w:b/>
                <w:szCs w:val="21"/>
              </w:rPr>
              <w:t>Mechanism</w:t>
            </w:r>
          </w:p>
        </w:tc>
      </w:tr>
      <w:tr w:rsidR="0007777D" w:rsidRPr="0007777D" w14:paraId="230200D0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F5F14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Saleh&lt;/Author&gt;&lt;Year&gt;2022&lt;/Year&gt;&lt;RecNum&gt;2936&lt;/RecNum&gt;&lt;DisplayText&gt;(Saleh et al., 2022)&lt;/DisplayText&gt;&lt;record&gt;&lt;rec-number&gt;2936&lt;/rec-number&gt;&lt;foreign-keys&gt;&lt;key app="EN" db-id="50wxdpzd9vd5r7e9t5b595djrfpttrxw9avp" timestamp</w:instrText>
            </w:r>
            <w:r w:rsidRPr="0007777D">
              <w:rPr>
                <w:rFonts w:ascii="Times New Roman" w:hAnsi="Times New Roman"/>
                <w:szCs w:val="21"/>
              </w:rPr>
              <w:instrText>="1646295916"&gt;2936&lt;/key&gt;&lt;/foreign-keys&gt;&lt;ref-type name="Journal Article"&gt;17&lt;/ref-type&gt;&lt;contributors&gt;&lt;authors&gt;&lt;author&gt;Saleh, D. O.&lt;/author&gt;&lt;author&gt;Nasr, M.&lt;/author&gt;&lt;author&gt;Hassan, A.&lt;/author&gt;&lt;author&gt;El-Awdan, S. A.&lt;/author&gt;&lt;author&gt;Abdel Jaleel, G. A.&lt;/author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&gt;&lt;/authors&gt;&lt;/contributors&gt;&lt;auth-address&gt;Department of Pharmacology, Medical Research and Clinical Studies Institute, National Research Centre, Giza, Egypt.&amp;#xD;Department of Pharmaceutics and Industrial Pharmacy, Faculty of Pharmacy, Ain Shams University, </w:instrText>
            </w:r>
            <w:r w:rsidRPr="0007777D">
              <w:rPr>
                <w:rFonts w:ascii="Times New Roman" w:hAnsi="Times New Roman"/>
                <w:szCs w:val="21"/>
              </w:rPr>
              <w:instrText>Cairo, Egypt.&amp;#xD;Pathology Department, Faculty of Veterinary Medicine, Cairo University, Cairo, Egypt.&lt;/auth-address&gt;&lt;titles&gt;&lt;title&gt;Curcumin nanoemulsion ameliorates brain injury in diabetic rats&lt;/title&gt;&lt;secondary-title&gt;J Food Biochem&lt;/secondary-title&gt;&lt;/t</w:instrText>
            </w:r>
            <w:r w:rsidRPr="0007777D">
              <w:rPr>
                <w:rFonts w:ascii="Times New Roman" w:hAnsi="Times New Roman"/>
                <w:szCs w:val="21"/>
              </w:rPr>
              <w:instrText>itles&gt;&lt;periodical&gt;&lt;full-title&gt;J Food Biochem&lt;/full-title&gt;&lt;/periodical&gt;&lt;pages&gt;e14104&lt;/pages&gt;&lt;edition&gt;2022/02/01&lt;/edition&gt;&lt;keywords&gt;&lt;keyword&gt;brain injury&lt;/keyword&gt;&lt;keyword&gt;cerebral ischemia-reperfusion&lt;/keyword&gt;&lt;keyword&gt;curcumin nanoemulsion&lt;/keyword&gt;&lt;keywor</w:instrText>
            </w:r>
            <w:r w:rsidRPr="0007777D">
              <w:rPr>
                <w:rFonts w:ascii="Times New Roman" w:hAnsi="Times New Roman"/>
                <w:szCs w:val="21"/>
              </w:rPr>
              <w:instrText>d&gt;diabetes&lt;/keyword&gt;&lt;/keywords&gt;&lt;dates&gt;&lt;year&gt;2022&lt;/year&gt;&lt;pub-dates&gt;&lt;date&gt;Jan 30&lt;/date&gt;&lt;/pub-dates&gt;&lt;/dates&gt;&lt;isbn&gt;0145-8884&lt;/isbn&gt;&lt;accession-num&gt;35098560&lt;/accession-num&gt;&lt;urls&gt;&lt;/urls&gt;&lt;electronic-resource-num&gt;10.1111/jfbc.14104&lt;/electronic-resource-num&gt;&lt;remote-</w:instrText>
            </w:r>
            <w:r w:rsidRPr="0007777D">
              <w:rPr>
                <w:rFonts w:ascii="Times New Roman" w:hAnsi="Times New Roman"/>
                <w:szCs w:val="21"/>
              </w:rPr>
              <w:instrText>database-provider&gt;NLM&lt;/remote-d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Saleh et al., 2022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37366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2FAC1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Diabetes and 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E9ECE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Curcumin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nanoemulsio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32787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r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44548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 and 1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6CB7F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daily for 2 weeks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D9185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tenuate neurolog</w:t>
            </w:r>
            <w:r w:rsidRPr="0007777D">
              <w:rPr>
                <w:rFonts w:ascii="Times New Roman" w:hAnsi="Times New Roman"/>
                <w:szCs w:val="21"/>
              </w:rPr>
              <w:t>ical deficit score and imbalance of redox homeostasi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87137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the expression of TNF, IL-1β, COX-2, cleaved caspase-3, and NF-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κB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, restore the expression of glucose transporter 1 proteins.</w:t>
            </w:r>
          </w:p>
        </w:tc>
      </w:tr>
      <w:tr w:rsidR="0007777D" w:rsidRPr="0007777D" w14:paraId="1E4959F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E603D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SYW48L0F1dGhvcj48WWVhcj4yMDIxPC9ZZWFyPjxSZWNO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SYW48L0F1dGhvcj48WWVhcj4yMDIxPC9ZZWFyPjxSZWNO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Ran et al., 2021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2DB4C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57BL/6J Mi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7E260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863A5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797E0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E51C5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7C7C0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daily for 7 days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B0387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duce white matter damage, improve functional outcomes, and attenuate microglial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pyroptosis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73387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uppression of the NF-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κB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/NLRP3 signaling pathway.</w:t>
            </w:r>
          </w:p>
        </w:tc>
      </w:tr>
      <w:tr w:rsidR="0007777D" w:rsidRPr="0007777D" w14:paraId="36C1A77A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0DF9F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aaGFuZzwvQXV0aG9yPjxZZWFyPjIwMjE8L1llYXI+PFJl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aaGFuZzwvQXV0aG9yPjxZZWFyPjIwMjE8L1llYXI+PFJl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Zhang et al., 2021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3AE49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H-SY5Y 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5FBAA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87D3E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D868A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34C47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25 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m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/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62AAC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etreatment for 24 h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3D828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lleviate cell damage, inhibit apoptosis and ROS generation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C6769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gulate the </w:t>
            </w:r>
            <w:r w:rsidRPr="0007777D">
              <w:rPr>
                <w:rFonts w:ascii="Times New Roman" w:hAnsi="Times New Roman"/>
                <w:szCs w:val="21"/>
              </w:rPr>
              <w:t>miR-1287-5p/LONP2 axis.</w:t>
            </w:r>
          </w:p>
        </w:tc>
      </w:tr>
      <w:tr w:rsidR="0007777D" w:rsidRPr="0007777D" w14:paraId="1D71DDC3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42B49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IdWFuZzwvQXV0aG9yPjxZZWFyPjIwMjE8L1llYXI+PFJl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IdWFuZzwvQXV0aG9yPjxZZWFyPjIwMjE8L1llYXI+PFJl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Huang et al., 2021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1699F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  <w:lang w:val="fr-FR"/>
              </w:rPr>
            </w:pPr>
            <w:r w:rsidRPr="0007777D">
              <w:rPr>
                <w:rFonts w:ascii="Times New Roman" w:hAnsi="Times New Roman"/>
                <w:szCs w:val="21"/>
                <w:lang w:val="fr-FR"/>
              </w:rPr>
              <w:t xml:space="preserve">Rat  cortical </w:t>
            </w:r>
            <w:proofErr w:type="spellStart"/>
            <w:r w:rsidRPr="0007777D">
              <w:rPr>
                <w:rFonts w:ascii="Times New Roman" w:hAnsi="Times New Roman"/>
                <w:szCs w:val="21"/>
                <w:lang w:val="fr-FR"/>
              </w:rPr>
              <w:t>neurons</w:t>
            </w:r>
            <w:proofErr w:type="spellEnd"/>
            <w:r w:rsidRPr="0007777D">
              <w:rPr>
                <w:rFonts w:ascii="Times New Roman" w:hAnsi="Times New Roman"/>
                <w:szCs w:val="21"/>
                <w:lang w:val="fr-FR"/>
              </w:rPr>
              <w:t>; 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1E3AE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, 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C782E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F55B2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ot mentioned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B646A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ot mentioned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C12E9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ot mentioned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2519F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Promote neuronal proliferation and inhibit neuronal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pyroptosis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. Attenuate cerebral infarction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62F58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hibit NLRP1-dependent neuronal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pyroptosis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by suppressing the p38 MAPK pathway</w:t>
            </w:r>
          </w:p>
        </w:tc>
      </w:tr>
      <w:tr w:rsidR="0007777D" w:rsidRPr="0007777D" w14:paraId="162E20A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5551A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dTwvQXV0aG9yPjxZZWFyPjIwMjE8L1llYXI+PFJlY051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dTwvQXV0aG9yPjxZZWFyPjIwMjE8L1llYXI+PFJlY051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u et al., 2021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29C53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7F912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EFFAD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766E4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7297A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2FC78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 min prior to 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06E0F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scores, decrease infarct siz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F1F41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Protect BBB integrity and synaptic remodeling, inhibit </w:t>
            </w:r>
            <w:r w:rsidRPr="0007777D">
              <w:rPr>
                <w:rFonts w:ascii="Times New Roman" w:hAnsi="Times New Roman"/>
                <w:szCs w:val="21"/>
              </w:rPr>
              <w:t>inflammatory responses.</w:t>
            </w:r>
          </w:p>
        </w:tc>
      </w:tr>
      <w:tr w:rsidR="0007777D" w:rsidRPr="0007777D" w14:paraId="18D2A7B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A84C2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TwvQXV0aG9yPjxZZWFyPjIwMjE8L1llYXI+PFJlY051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TwvQXV0aG9yPjxZZWFyPjIwMjE8L1llYXI+PFJlY051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i et al., 2021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7EAD6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CEAFC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BC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39EC4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Triblock copolymer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nanomicelles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loaded with 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299C1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r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54BD8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80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F6870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For 14 </w:t>
            </w:r>
            <w:r w:rsidRPr="0007777D">
              <w:rPr>
                <w:rFonts w:ascii="Times New Roman" w:hAnsi="Times New Roman"/>
                <w:szCs w:val="21"/>
              </w:rPr>
              <w:t>days; 24 h after the last gavage, the stroke is induced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A6115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Attenuate </w:t>
            </w: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neuronal damage and degeneration through antioxidant and anti-inflammatory effect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F450F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duce the </w:t>
            </w: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inflammatory signal transduction pathway including Il-1β, IL-6, TNF-α, and NF-</w:t>
            </w:r>
            <w:proofErr w:type="spellStart"/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ĸB</w:t>
            </w:r>
            <w:proofErr w:type="spellEnd"/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 xml:space="preserve">, and improve </w:t>
            </w: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lipid peroxidation</w:t>
            </w:r>
          </w:p>
        </w:tc>
      </w:tr>
      <w:tr w:rsidR="0007777D" w:rsidRPr="0007777D" w14:paraId="786847FE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79C43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Mo&lt;/Author&gt;&lt;Year&gt;2021&lt;/Year&gt;&lt;RecNum&gt;2942&lt;/RecNum&gt;&lt;DisplayText&gt;(Mo et al., 2021)&lt;/DisplayText&gt;&lt;record&gt;&lt;rec-number&gt;2942&lt;/rec-number&gt;&lt;foreign-keys&gt;&lt;key app="EN" db-id="50wxdpzd9vd5r7e9t5b595djrfpttrxw9</w:instrText>
            </w:r>
            <w:r w:rsidRPr="0007777D">
              <w:rPr>
                <w:rFonts w:ascii="Times New Roman" w:hAnsi="Times New Roman"/>
                <w:szCs w:val="21"/>
              </w:rPr>
              <w:instrText>avp" timestamp="1646305630"&gt;2942&lt;/key&gt;&lt;/foreign-keys&gt;&lt;ref-type name="Journal Article"&gt;17&lt;/ref-type&gt;&lt;contributors&gt;&lt;authors&gt;&lt;author&gt;Mo, Y.&lt;/author&gt;&lt;author&gt;Yue, E.&lt;/author&gt;&lt;author&gt;Shi, N.&lt;/author&gt;&lt;author&gt;Liu, K.&lt;/author&gt;&lt;/authors&gt;&lt;/contributors&gt;&lt;auth-address&gt;</w:instrText>
            </w:r>
            <w:r w:rsidRPr="0007777D">
              <w:rPr>
                <w:rFonts w:ascii="Times New Roman" w:hAnsi="Times New Roman"/>
                <w:szCs w:val="21"/>
              </w:rPr>
              <w:instrText>Department of Neurology, Guizhou Medical University, Guiyang, Guizhou, China.&amp;#xD;Department of Neurology, Shanghai University of Medicine &amp;amp; Health Sciences Affiliated Zhoupu Hospital, Shanghai, China.&lt;/auth-address&gt;&lt;titles&gt;&lt;title&gt;The protective effect</w:instrText>
            </w:r>
            <w:r w:rsidRPr="0007777D">
              <w:rPr>
                <w:rFonts w:ascii="Times New Roman" w:hAnsi="Times New Roman"/>
                <w:szCs w:val="21"/>
              </w:rPr>
              <w:instrText>s of curcumin in cerebral ischemia and reperfusion injury through PKC-θ signaling&lt;/title&gt;&lt;secondary-title&gt;Cell Cycle&lt;/secondary-title&gt;&lt;/titles&gt;&lt;periodical&gt;&lt;full-title&gt;Cell Cycle&lt;/full-title&gt;&lt;/periodical&gt;&lt;pages&gt;550-560&lt;/pages&gt;&lt;volume&gt;20&lt;/volume&gt;&lt;number&gt;5-6&lt;</w:instrText>
            </w:r>
            <w:r w:rsidRPr="0007777D">
              <w:rPr>
                <w:rFonts w:ascii="Times New Roman" w:hAnsi="Times New Roman"/>
                <w:szCs w:val="21"/>
              </w:rPr>
              <w:instrText>/number&gt;&lt;edition&gt;2021/02/24&lt;/edition&gt;&lt;keywords&gt;&lt;keyword&gt;Animals&lt;/keyword&gt;&lt;keyword&gt;Brain Ischemia/*metabolism/prevention &amp;amp; control&lt;/keyword&gt;&lt;keyword&gt;Curcumin/pharmacology/*therapeutic use&lt;/keyword&gt;&lt;keyword&gt;Male&lt;/keyword&gt;&lt;keyword&gt;Neuroprotective Agents/p</w:instrText>
            </w:r>
            <w:r w:rsidRPr="0007777D">
              <w:rPr>
                <w:rFonts w:ascii="Times New Roman" w:hAnsi="Times New Roman"/>
                <w:szCs w:val="21"/>
              </w:rPr>
              <w:instrText>harmacology/*therapeutic use&lt;/keyword&gt;&lt;keyword&gt;PC12 Cells&lt;/keyword&gt;&lt;keyword&gt;Protein Kinase C-theta/*metabolism&lt;/keyword&gt;&lt;keyword&gt;Rats&lt;/keyword&gt;&lt;keyword&gt;Rats, Sprague-Dawley&lt;/keyword&gt;&lt;keyword&gt;Reperfusion Injury/*metabolism/prevention &amp;amp; control&lt;/keyword&gt;</w:instrText>
            </w:r>
            <w:r w:rsidRPr="0007777D">
              <w:rPr>
                <w:rFonts w:ascii="Times New Roman" w:hAnsi="Times New Roman"/>
                <w:szCs w:val="21"/>
              </w:rPr>
              <w:instrText>&lt;keyword&gt;*Curcumin&lt;/keyword&gt;&lt;keyword&gt;*ogd/r&lt;/keyword&gt;&lt;keyword&gt;*pkc-θ&lt;/keyword&gt;&lt;/keywords&gt;&lt;dates&gt;&lt;year&gt;2021&lt;/year&gt;&lt;pub-dates&gt;&lt;date&gt;Mar-Mar&lt;/date&gt;&lt;/pub-dates&gt;&lt;/dates&gt;&lt;isbn&gt;1538-4101 (Print)&amp;#xD;1551-4005&lt;/isbn&gt;&lt;accession-num&gt;33618616&lt;/accession-num&gt;&lt;urls&gt;&lt;/u</w:instrText>
            </w:r>
            <w:r w:rsidRPr="0007777D">
              <w:rPr>
                <w:rFonts w:ascii="Times New Roman" w:hAnsi="Times New Roman"/>
                <w:szCs w:val="21"/>
              </w:rPr>
              <w:instrText>rls&gt;&lt;custom2&gt;PMC8018382&lt;/custom2&gt;&lt;electronic-resource-num&gt;10.1080/15384101.2021.1889188&lt;/electronic-resource-num&gt;&lt;remote-database-provider&gt;NLM&lt;/remote-d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Mo et al., 2021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6A5C6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at PC12 cells; </w:t>
            </w: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67F27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/R; 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CDECF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09885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traperitoneal administration.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C14B8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7C2C0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Cell treat with different concentrations of curcumin; rat pretreat twice (24 h and </w:t>
            </w:r>
            <w:r w:rsidRPr="0007777D">
              <w:rPr>
                <w:rFonts w:ascii="Times New Roman" w:hAnsi="Times New Roman"/>
                <w:szCs w:val="21"/>
              </w:rPr>
              <w:lastRenderedPageBreak/>
              <w:t>1 h) before 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B2C1A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t>Attenuate neurologic dysfunction, preserve BBB integrity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BC99E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gulate </w:t>
            </w:r>
            <w:r w:rsidRPr="0007777D">
              <w:rPr>
                <w:rFonts w:ascii="Times New Roman" w:hAnsi="Times New Roman"/>
                <w:szCs w:val="21"/>
              </w:rPr>
              <w:t>PKC-θ, which in turn mediate Ca</w:t>
            </w:r>
            <w:r w:rsidRPr="0007777D">
              <w:rPr>
                <w:rFonts w:ascii="Times New Roman" w:hAnsi="Times New Roman"/>
                <w:szCs w:val="21"/>
                <w:vertAlign w:val="superscript"/>
              </w:rPr>
              <w:t>2+</w:t>
            </w:r>
            <w:r w:rsidRPr="0007777D">
              <w:rPr>
                <w:rFonts w:ascii="Times New Roman" w:hAnsi="Times New Roman"/>
                <w:szCs w:val="21"/>
              </w:rPr>
              <w:t xml:space="preserve"> concentrations that affect BBB integrity.</w:t>
            </w:r>
          </w:p>
        </w:tc>
      </w:tr>
      <w:tr w:rsidR="0007777D" w:rsidRPr="0007777D" w14:paraId="77DB7E0F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9ED3C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ZYW5nPC9BdXRob3I+PFllYXI+MjAyMTwvWWVhcj48UmVj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ZYW5nPC9BdXRob3I+PFllYXI+MjAyMTwvWWVhcj48UmVj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Yang et al., 202</w:t>
            </w:r>
            <w:r w:rsidRPr="0007777D">
              <w:rPr>
                <w:rFonts w:ascii="Times New Roman" w:hAnsi="Times New Roman"/>
                <w:szCs w:val="21"/>
              </w:rPr>
              <w:t>1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2E965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57BL/6 mi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4956E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BC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98901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DCEC4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61D19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, 1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B2474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Once daily for 7 days, starting at 3 h after </w:t>
            </w:r>
            <w:r w:rsidRPr="0007777D">
              <w:rPr>
                <w:rFonts w:ascii="Times New Roman" w:hAnsi="Times New Roman"/>
                <w:szCs w:val="21"/>
              </w:rPr>
              <w:t>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64417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lleviate cognitive deficits; dose-dependently increase the proliferation of NSCs and hippocampal neurogenesi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3106B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crease the expression of proteins involved in neurogenesis (including Ngn2, Pax6 and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NeuroD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1) and the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Wnt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/β-catenin </w:t>
            </w:r>
            <w:r w:rsidRPr="0007777D">
              <w:rPr>
                <w:rFonts w:ascii="Times New Roman" w:hAnsi="Times New Roman"/>
                <w:szCs w:val="21"/>
              </w:rPr>
              <w:t>signaling pathway.</w:t>
            </w:r>
          </w:p>
        </w:tc>
      </w:tr>
      <w:tr w:rsidR="0007777D" w:rsidRPr="0007777D" w14:paraId="485FDD0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7FEEA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IZTwvQXV0aG9yPjxZZWFyPjIwMjA8L1llYXI+PFJlY051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IZTwvQXV0aG9yPjxZZWFyPjIwMjA8L1llYXI+PFJlY051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He et al., 2020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F3310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AD4B9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38A19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-laden exosomes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9CD6C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venous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E7985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10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g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/m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CBD62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ject at 2 h after 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E2CDD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deficits, and reduce infarct siz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00664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ROS accumulation, alleviate BBB damage, and suppress mitochondria-mediated neuronal apoptosis.</w:t>
            </w:r>
          </w:p>
        </w:tc>
      </w:tr>
      <w:tr w:rsidR="0007777D" w:rsidRPr="0007777D" w14:paraId="1D9F3DF9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B004D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YW5nPC9BdXRob3I+PFllYXI+MjAyMDwvWWVhcj48UmVj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YW5nPC9BdXRob3I+PFllYXI+MjAyMDwvWWVhcj48UmVj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ang et al., 2020a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B703D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C12 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1A8D5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AC4A3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A73DF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e medium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01632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20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m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/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46C0D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ot mentioned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61C05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Alleviate the decrease of cell </w:t>
            </w:r>
            <w:r w:rsidRPr="0007777D">
              <w:rPr>
                <w:rFonts w:ascii="Times New Roman" w:hAnsi="Times New Roman"/>
                <w:szCs w:val="21"/>
              </w:rPr>
              <w:t>viability, and the increase of cell apoptosi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1DA71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press CCL3 and inactivate TLR4/MyD88/MAPK/NF-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κB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to suppress inflammation and apoptosis</w:t>
            </w:r>
          </w:p>
        </w:tc>
      </w:tr>
      <w:tr w:rsidR="0007777D" w:rsidRPr="0007777D" w14:paraId="662784CB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194A8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LYW1hbGkgRG9sYXRhYmFkaTwvQXV0aG9yPjxZZWFyPjIw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LYW1hbGkgRG9sYXRhYmFkaTwvQXV0aG9yPjxZZWFyPjIw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Kamali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Dolatabadi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et al., 2019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4D0B6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BBAA5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GCI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829FD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3A41C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r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FA979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, 1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96079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daily for 7 or 28 days, starting at 16-24 h after 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AF261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memory and neurological deficit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553D8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store irregular neuronal distribution in the CA1 region in a time-dependent manner.</w:t>
            </w:r>
          </w:p>
        </w:tc>
      </w:tr>
      <w:tr w:rsidR="0007777D" w:rsidRPr="0007777D" w14:paraId="7363E011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1E448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dTwvQXV0aG9yPjxZZWFyPjIwMjA8L1llYXI+PFJlY051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dTwvQXV0aG9yPjxZZWFyPjIwMjA8L1llYXI+PFJlY051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u et al., 2020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37AE4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H</w:t>
            </w:r>
            <w:r w:rsidRPr="0007777D">
              <w:rPr>
                <w:rFonts w:ascii="Times New Roman" w:hAnsi="Times New Roman"/>
                <w:szCs w:val="21"/>
              </w:rPr>
              <w:noBreakHyphen/>
              <w:t xml:space="preserve">SY5Y </w:t>
            </w:r>
            <w:r w:rsidRPr="0007777D">
              <w:rPr>
                <w:rFonts w:ascii="Times New Roman" w:hAnsi="Times New Roman"/>
                <w:szCs w:val="21"/>
              </w:rPr>
              <w:t>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25E5B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E9492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A7800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bookmarkStart w:id="0" w:name="OLE_LINK2"/>
            <w:bookmarkStart w:id="1" w:name="OLE_LINK1"/>
            <w:r w:rsidRPr="0007777D">
              <w:rPr>
                <w:rFonts w:ascii="Times New Roman" w:hAnsi="Times New Roman"/>
                <w:szCs w:val="21"/>
              </w:rPr>
              <w:t>Add to the culture medium</w:t>
            </w:r>
            <w:bookmarkEnd w:id="0"/>
            <w:bookmarkEnd w:id="1"/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E7953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ot mentioned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541E7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For 24 h immediately after 1 h of OGD exposure during reperfusion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20CF7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crease cell viability, reduce apoptosis and oxidative stres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C49A6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Enhance the APE1 level and activity, promote PI3K/AKT pathway act</w:t>
            </w:r>
            <w:r w:rsidRPr="0007777D">
              <w:rPr>
                <w:rFonts w:ascii="Times New Roman" w:hAnsi="Times New Roman"/>
                <w:szCs w:val="21"/>
              </w:rPr>
              <w:t>ivation.</w:t>
            </w:r>
          </w:p>
        </w:tc>
      </w:tr>
      <w:tr w:rsidR="0007777D" w:rsidRPr="0007777D" w14:paraId="6F72043A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97E20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aaG91PC9BdXRob3I+PFllYXI+MjAyMDwvWWVhcj48UmVj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aaG91PC9BdXRob3I+PFllYXI+MjAyMDwvWWVhcj48UmVj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Zhou et al., 2020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C768D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imary neonatal neuron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0D8CF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H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E6CF6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AF882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e medium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07CD1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0.5, 1, 2, 4, and 8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m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/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539B4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etreat neurons for 48 h prior to H/R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7A092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crease cell viability and inhibit apoptosis of neurons in a </w:t>
            </w:r>
            <w:r w:rsidRPr="0007777D">
              <w:rPr>
                <w:rFonts w:ascii="Times New Roman" w:hAnsi="Times New Roman"/>
                <w:szCs w:val="21"/>
              </w:rPr>
              <w:t>concentration-dependent manner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BD124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hibit activation of the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Wnt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/JNK1 signaling pathway.</w:t>
            </w:r>
          </w:p>
        </w:tc>
      </w:tr>
      <w:tr w:rsidR="0007777D" w:rsidRPr="0007777D" w14:paraId="78DA8704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19234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YW5nPC9BdXRob3I+PFllYXI+MjAyMDwvWWVhcj48UmVj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YW5nPC9BdXRob3I+PFllYXI+MjAyMDwvWWVhcj48UmVj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ang and Xu, 2020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6A239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; Primary neuron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E453C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; 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6F307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A42FE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traperitoneal administration; add to the </w:t>
            </w:r>
            <w:r w:rsidRPr="0007777D">
              <w:rPr>
                <w:rFonts w:ascii="Times New Roman" w:hAnsi="Times New Roman"/>
                <w:szCs w:val="21"/>
              </w:rPr>
              <w:lastRenderedPageBreak/>
              <w:t>culture medium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CDD05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t>100 mg/kg;  5µM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BE47E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at the onset of 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D9993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Decrease neurological deficit score, infarct volume, and morphological changes of </w:t>
            </w:r>
            <w:r w:rsidRPr="0007777D">
              <w:rPr>
                <w:rFonts w:ascii="Times New Roman" w:hAnsi="Times New Roman"/>
                <w:szCs w:val="21"/>
              </w:rPr>
              <w:lastRenderedPageBreak/>
              <w:t>neuron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D808E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t>Regulate mitophagy and preserve mitochondrial function.</w:t>
            </w:r>
          </w:p>
        </w:tc>
      </w:tr>
      <w:tr w:rsidR="0007777D" w:rsidRPr="0007777D" w14:paraId="792D5F24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7AA36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aWNoYTwvQXV0aG9yPjxZZWFyPjIwMjA8L1llYXI+PFJl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aWNoYTwvQXV0aG9yPjxZZWFyPjIwMjA8L1llYXI+PFJl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Wicha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et al., 2020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DAB50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60947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2C131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proofErr w:type="spellStart"/>
            <w:r w:rsidRPr="0007777D">
              <w:rPr>
                <w:rFonts w:ascii="Times New Roman" w:hAnsi="Times New Roman"/>
                <w:szCs w:val="21"/>
              </w:rPr>
              <w:t>Hexahydrocurcumi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E510E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C5521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4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EA373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at the onset of 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54CEB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duce neurological scores, infarct volume, </w:t>
            </w:r>
            <w:r w:rsidRPr="0007777D">
              <w:rPr>
                <w:rFonts w:ascii="Times New Roman" w:hAnsi="Times New Roman"/>
                <w:szCs w:val="21"/>
              </w:rPr>
              <w:t>morphological changes, and brain water content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8AE98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eserve the BBB by regulating TJPs, attenuating neutrophil infiltration, and reducing brain edema formation.</w:t>
            </w:r>
          </w:p>
        </w:tc>
      </w:tr>
      <w:tr w:rsidR="0007777D" w:rsidRPr="0007777D" w14:paraId="0C7CE9E5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A7E16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Wang&lt;/Author&gt;&lt;Year&gt;2019&lt;/Year&gt;&lt;RecNum&gt;2951&lt;/RecNum&gt;&lt;Display</w:instrText>
            </w:r>
            <w:r w:rsidRPr="0007777D">
              <w:rPr>
                <w:rFonts w:ascii="Times New Roman" w:hAnsi="Times New Roman"/>
                <w:szCs w:val="21"/>
              </w:rPr>
              <w:instrText>Text&gt;(Wang et al., 2019c)&lt;/DisplayText&gt;&lt;record&gt;&lt;rec-number&gt;2951&lt;/rec-number&gt;&lt;foreign-keys&gt;&lt;key app="EN" db-id="50wxdpzd9vd5r7e9t5b595djrfpttrxw9avp" timestamp="1646323360"&gt;2951&lt;/key&gt;&lt;/foreign-keys&gt;&lt;ref-type name="Journal Article"&gt;17&lt;/ref-type&gt;&lt;contributors</w:instrText>
            </w:r>
            <w:r w:rsidRPr="0007777D">
              <w:rPr>
                <w:rFonts w:ascii="Times New Roman" w:hAnsi="Times New Roman"/>
                <w:szCs w:val="21"/>
              </w:rPr>
              <w:instrText>&gt;&lt;authors&gt;&lt;author&gt;Wang, Y.&lt;/author&gt;&lt;author&gt;Zhang, Y.&lt;/author&gt;&lt;author&gt;Yang, L.&lt;/author&gt;&lt;author&gt;Yuan, J.&lt;/author&gt;&lt;author&gt;Jia, J.&lt;/author&gt;&lt;author&gt;Yang, S.&lt;/author&gt;&lt;/authors&gt;&lt;/contributors&gt;&lt;auth-address&gt;Department of Rehabilitation, General Hospital of Souther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n Theatre Command of PLA, Guangzhou 510010, China.&amp;#xD;Department of 1st Geriatrics, General Hospital of Southern Theatre Command of PLA, Guangzhou 510010, China.&amp;#xD;Department of Cardiology, General Hospital of Southern Theatre Command of PLA, Guangzhou </w:instrText>
            </w:r>
            <w:r w:rsidRPr="0007777D">
              <w:rPr>
                <w:rFonts w:ascii="Times New Roman" w:hAnsi="Times New Roman"/>
                <w:szCs w:val="21"/>
              </w:rPr>
              <w:instrText>510010, China.&amp;#xD;Department of Pharmacology, General Hospital of Southern Theatre Command of PLA, Guangzhou 510010, China.&amp;#xD;Department of Anesthesiology, General Hospital of Southern Theatre Command of PLA, Guangzhou 510010, China.&amp;#xD;Department of N</w:instrText>
            </w:r>
            <w:r w:rsidRPr="0007777D">
              <w:rPr>
                <w:rFonts w:ascii="Times New Roman" w:hAnsi="Times New Roman"/>
                <w:szCs w:val="21"/>
              </w:rPr>
              <w:instrText>eurosurgery, The First Affiliated Hospital of Sun Yat-sen University, Guangzhou 510080, China.&lt;/auth-address&gt;&lt;titles&gt;&lt;title&gt;SOD2 Mediates Curcumin-Induced Protection against Oxygen-Glucose Deprivation/Reoxygenation Injury in HT22 Cells&lt;/title&gt;&lt;secondary-ti</w:instrText>
            </w:r>
            <w:r w:rsidRPr="0007777D">
              <w:rPr>
                <w:rFonts w:ascii="Times New Roman" w:hAnsi="Times New Roman"/>
                <w:szCs w:val="21"/>
              </w:rPr>
              <w:instrText>tle&gt;Evid Based Complement Alternat Med&lt;/secondary-title&gt;&lt;/titles&gt;&lt;periodical&gt;&lt;full-title&gt;Evid Based Complement Alternat Med&lt;/full-title&gt;&lt;/periodical&gt;&lt;pages&gt;2160642&lt;/pages&gt;&lt;volume&gt;2019&lt;/volume&gt;&lt;edition&gt;2019/10/31&lt;/edition&gt;&lt;dates&gt;&lt;year&gt;2019&lt;/year&gt;&lt;/dates&gt;&lt;is</w:instrText>
            </w:r>
            <w:r w:rsidRPr="0007777D">
              <w:rPr>
                <w:rFonts w:ascii="Times New Roman" w:hAnsi="Times New Roman"/>
                <w:szCs w:val="21"/>
              </w:rPr>
              <w:instrText>bn&gt;1741-427X (Print)&amp;#xD;1741-427x&lt;/isbn&gt;&lt;accession-num&gt;31662771&lt;/accession-num&gt;&lt;urls&gt;&lt;/urls&gt;&lt;custom2&gt;PMC6791267&lt;/custom2&gt;&lt;electronic-resource-num&gt;10.1155/2019/2160642&lt;/electronic-resource-num&gt;&lt;remote-database-provider&gt;NLM&lt;/remote-database-provider&gt;&lt;langua</w:instrText>
            </w:r>
            <w:r w:rsidRPr="0007777D">
              <w:rPr>
                <w:rFonts w:ascii="Times New Roman" w:hAnsi="Times New Roman"/>
                <w:szCs w:val="21"/>
              </w:rPr>
              <w:instrText>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ang et al., 2019c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7E6FC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HT22 neuronal 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93E75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1E9C3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5CD3B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33ABA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0, 100 and 500 ng/m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4C6BF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at the onset of OGD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D70E8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duce the cell injury and apoptosis, attenuate damaged cell </w:t>
            </w:r>
            <w:r w:rsidRPr="0007777D">
              <w:rPr>
                <w:rFonts w:ascii="Times New Roman" w:hAnsi="Times New Roman"/>
                <w:szCs w:val="21"/>
              </w:rPr>
              <w:t>morphology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55B13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hibit intracellular ROS and mitochondrial SOD accumulation, ameliorate intracellular SOD2, MMP, and mitochondrial complex I activity.</w:t>
            </w:r>
          </w:p>
        </w:tc>
      </w:tr>
      <w:tr w:rsidR="0007777D" w:rsidRPr="0007777D" w14:paraId="7E4575E0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25B84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YdTwvQXV0aG9yPjxZZWFyPjIwMTk8L1llYXI+PFJlY051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YdTwvQXV0aG9yPjxZZWFyPjIwMTk8L1llYXI+PFJlY051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Xu et al., 2019a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1B5D9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;  PC12 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E1ABD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; 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893B7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BBAD4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gastric administration; add to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F2931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00 and 400 mg/kg; 10 and 20 µm/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00E81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Once daily for 3 days, starting at 24 h after </w:t>
            </w:r>
            <w:r w:rsidRPr="0007777D">
              <w:rPr>
                <w:rFonts w:ascii="Times New Roman" w:hAnsi="Times New Roman"/>
                <w:szCs w:val="21"/>
              </w:rPr>
              <w:t>surgery; once after 24h reoxygenat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D3957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tenuate cell necrosis and apoptosis, inflammatory response and oxidative stres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18CB8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gulation of the miR-7/RELA p65 axis.</w:t>
            </w:r>
          </w:p>
        </w:tc>
      </w:tr>
      <w:tr w:rsidR="0007777D" w:rsidRPr="0007777D" w14:paraId="67D37632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C7FF2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Ib3U8L0F1dGhvcj48WWVhcj4yMDE5PC9ZZWFyPjxSZWNO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Ib3U8L0F1dGhvcj48WWVhcj4yMDE5PC9ZZWFyPjxSZWNO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Hou et al., 2019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950AF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C12 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D1456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6013F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EB20F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5C274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1.25–20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M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5AB0B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at the onset of 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396C7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Decrease the death and apoptosis of </w:t>
            </w:r>
            <w:r w:rsidRPr="0007777D">
              <w:rPr>
                <w:rFonts w:ascii="Times New Roman" w:hAnsi="Times New Roman"/>
                <w:szCs w:val="21"/>
              </w:rPr>
              <w:t>cell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02D5D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gulation of the reciprocal function between autophagy and HIF-1α.</w:t>
            </w:r>
          </w:p>
        </w:tc>
      </w:tr>
      <w:tr w:rsidR="0007777D" w:rsidRPr="0007777D" w14:paraId="0D256241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6A401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YdTwvQXV0aG9yPjxZZWFyPjIwMTk8L1llYXI+PFJlY051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YdTwvQXV0aG9yPjxZZWFyPjIwMTk8L1llYXI+PFJlY051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Xu et al., 2019b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2AA49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; primary astrocyte 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F887E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MCAO/R; </w:t>
            </w: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825CF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365F6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; add to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F6D82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00 and 300 mg/kg; 5, 10, 20 µm/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CFDD1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30 min prior to surgery and daily injection; 24 h prior to OGD.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616B4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mprove nerve </w:t>
            </w:r>
            <w:r w:rsidRPr="0007777D">
              <w:rPr>
                <w:rFonts w:ascii="Times New Roman" w:hAnsi="Times New Roman"/>
                <w:szCs w:val="21"/>
              </w:rPr>
              <w:t>damage symptoms and infarct volume, reduce brain water content, and relieve neuronal apoptosi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5E992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gulation of MEK/ERK/CREB pathway.</w:t>
            </w:r>
          </w:p>
        </w:tc>
      </w:tr>
      <w:tr w:rsidR="0007777D" w:rsidRPr="0007777D" w14:paraId="2E90D8E8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37143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Wang&lt;/Author&gt;&lt;Year&gt;2019&lt;/Year&gt;&lt;RecNum&gt;2955&lt;/RecNum&gt;&lt;DisplayText&gt;(Wang et al., 2019a)&lt;</w:instrText>
            </w:r>
            <w:r w:rsidRPr="0007777D">
              <w:rPr>
                <w:rFonts w:ascii="Times New Roman" w:hAnsi="Times New Roman"/>
                <w:szCs w:val="21"/>
              </w:rPr>
              <w:instrText>/DisplayText&gt;&lt;record&gt;&lt;rec-number&gt;2955&lt;/rec-number&gt;&lt;foreign-keys&gt;&lt;key app="EN" db-id="50wxdpzd9vd5r7e9t5b595djrfpttrxw9avp" timestamp="1646325512"&gt;2955&lt;/key&gt;&lt;/foreign-keys&gt;&lt;ref-type name="Journal Article"&gt;17&lt;/ref-type&gt;&lt;contributors&gt;&lt;authors&gt;&lt;author&gt;Wang, Y.</w:instrText>
            </w:r>
            <w:r w:rsidRPr="0007777D">
              <w:rPr>
                <w:rFonts w:ascii="Times New Roman" w:hAnsi="Times New Roman"/>
                <w:szCs w:val="21"/>
              </w:rPr>
              <w:instrText>&lt;/author&gt;&lt;author&gt;Luo, J.&lt;/author&gt;&lt;author&gt;Li, S. Y.&lt;/author&gt;&lt;/authors&gt;&lt;/contributors&gt;&lt;titles&gt;&lt;title&gt;Nano-Curcumin Simultaneously Protects the Blood-Brain Barrier and Reduces M1 Microglial Activation During Cerebral Ischemia-Reperfusion Injury&lt;/title&gt;&lt;second</w:instrText>
            </w:r>
            <w:r w:rsidRPr="0007777D">
              <w:rPr>
                <w:rFonts w:ascii="Times New Roman" w:hAnsi="Times New Roman"/>
                <w:szCs w:val="21"/>
              </w:rPr>
              <w:instrText>ary-title&gt;ACS Appl Mater Interfaces&lt;/secondary-title&gt;&lt;/titles&gt;&lt;periodical&gt;&lt;full-title&gt;ACS Appl Mater Interfaces&lt;/full-title&gt;&lt;/periodical&gt;&lt;pages&gt;3763-3770&lt;/pages&gt;&lt;volume&gt;11&lt;/volume&gt;&lt;number&gt;4&lt;/number&gt;&lt;edition&gt;2019/01/09&lt;/edition&gt;&lt;keywords&gt;&lt;keyword&gt;Animals&lt;/k</w:instrText>
            </w:r>
            <w:r w:rsidRPr="0007777D">
              <w:rPr>
                <w:rFonts w:ascii="Times New Roman" w:hAnsi="Times New Roman"/>
                <w:szCs w:val="21"/>
              </w:rPr>
              <w:instrText>eyword&gt;&lt;keyword&gt;Blood-Brain Barrier/*drug effects/*metabolism&lt;/keyword&gt;&lt;keyword&gt;Brain Ischemia/drug therapy/metabolism&lt;/keyword&gt;&lt;keyword&gt;Curcumin/chemistry/*therapeutic use&lt;/keyword&gt;&lt;keyword&gt;Humans&lt;/keyword&gt;&lt;keyword&gt;Interleukin-1beta/metabolism&lt;/keyword&gt;&lt;k</w:instrText>
            </w:r>
            <w:r w:rsidRPr="0007777D">
              <w:rPr>
                <w:rFonts w:ascii="Times New Roman" w:hAnsi="Times New Roman"/>
                <w:szCs w:val="21"/>
              </w:rPr>
              <w:instrText>eyword&gt;Macrophage Activation/drug effects&lt;/keyword&gt;&lt;keyword&gt;Matrix Metalloproteinase 9/metabolism&lt;/keyword&gt;&lt;keyword&gt;Occludin/metabolism&lt;/keyword&gt;&lt;keyword&gt;Oxidative Stress/drug effects&lt;/keyword&gt;&lt;keyword&gt;Reperfusion Injury/*drug therapy/*metabolism&lt;/keyword&gt;</w:instrText>
            </w:r>
            <w:r w:rsidRPr="0007777D">
              <w:rPr>
                <w:rFonts w:ascii="Times New Roman" w:hAnsi="Times New Roman"/>
                <w:szCs w:val="21"/>
              </w:rPr>
              <w:instrText>&lt;keyword&gt;Tumor Necrosis Factor-alpha/metabolism&lt;/keyword&gt;&lt;keyword&gt;Zonula Occludens-1 Protein/metabolism&lt;/keyword&gt;&lt;keyword&gt;anti-inflammation&lt;/keyword&gt;&lt;keyword&gt;antioxidation&lt;/keyword&gt;&lt;keyword&gt;blood brain barrier&lt;/keyword&gt;&lt;keyword&gt;curcumin&lt;/keyword&gt;&lt;keyword&gt;i</w:instrText>
            </w:r>
            <w:r w:rsidRPr="0007777D">
              <w:rPr>
                <w:rFonts w:ascii="Times New Roman" w:hAnsi="Times New Roman"/>
                <w:szCs w:val="21"/>
              </w:rPr>
              <w:instrText>schemia/reperfusion injury&lt;/keyword&gt;&lt;/keywords&gt;&lt;dates&gt;&lt;year&gt;2019&lt;/year&gt;&lt;pub-dates&gt;&lt;date&gt;Jan 30&lt;/date&gt;&lt;/pub-dates&gt;&lt;/dates&gt;&lt;isbn&gt;1944-8244&lt;/isbn&gt;&lt;accession-num&gt;30618231&lt;/accession-num&gt;&lt;urls&gt;&lt;/urls&gt;&lt;electronic-resource-num&gt;10.1021/acsami.8b20594&lt;/electronic-r</w:instrText>
            </w:r>
            <w:r w:rsidRPr="0007777D">
              <w:rPr>
                <w:rFonts w:ascii="Times New Roman" w:hAnsi="Times New Roman"/>
                <w:szCs w:val="21"/>
              </w:rPr>
              <w:instrText>esource-num&gt;&lt;remote-database-provider&gt;NLM&lt;/remote-d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ang et al., 2019a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0FF34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imary microvascular endothelial cells; C57BL/6J mi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F3B39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3DA3C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-encapsulated nanoparticl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C1407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</w:t>
            </w:r>
            <w:r w:rsidRPr="0007777D">
              <w:rPr>
                <w:rFonts w:ascii="Times New Roman" w:hAnsi="Times New Roman"/>
                <w:szCs w:val="21"/>
              </w:rPr>
              <w:t>e medium; intravenous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D3FFE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0.2 mg/ml; 25 mg/kg.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0C605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For 48 h, 3 h prior sacrifice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D897E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the infarct size and improve function recovery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48A93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otect the BBB and reduce M1 microglial activation.</w:t>
            </w:r>
          </w:p>
        </w:tc>
      </w:tr>
      <w:tr w:rsidR="0007777D" w:rsidRPr="0007777D" w14:paraId="08941F85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DE170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Nb25kYWw8L0F1dGhvcj48WWVhcj4yMDE5PC9ZZWFyPjxS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Nb25kYWw8L0F1dGhvcj48WWVhcj4yMDE5PC9ZZWFyPjxS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Mondal et al., 2019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25F36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57BL/6J mi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F6C4E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ECA4A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proofErr w:type="spellStart"/>
            <w:r w:rsidRPr="0007777D">
              <w:rPr>
                <w:rFonts w:ascii="Times New Roman" w:hAnsi="Times New Roman"/>
                <w:szCs w:val="21"/>
              </w:rPr>
              <w:t>Tetrahydrocurcumi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74EF6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12569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25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90632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daily for 3 days after 4 h of ischemia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37AA0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score and functional capacity. Ameliorate mitochondrial dy</w:t>
            </w:r>
            <w:r w:rsidRPr="0007777D">
              <w:rPr>
                <w:rFonts w:ascii="Times New Roman" w:hAnsi="Times New Roman"/>
                <w:szCs w:val="21"/>
              </w:rPr>
              <w:t xml:space="preserve">sfunction in brain </w:t>
            </w:r>
            <w:r w:rsidRPr="0007777D">
              <w:rPr>
                <w:rFonts w:ascii="Times New Roman" w:hAnsi="Times New Roman"/>
                <w:szCs w:val="21"/>
              </w:rPr>
              <w:lastRenderedPageBreak/>
              <w:t>vasculatur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829B7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t>Abrogate hyper-methylation of TIMP-2 promoter and maintain the extracellular matrix integrity</w:t>
            </w:r>
          </w:p>
        </w:tc>
      </w:tr>
      <w:tr w:rsidR="0007777D" w:rsidRPr="0007777D" w14:paraId="47D69B2C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89F6A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NdWtoZXJqZWU8L0F1dGhvcj48WWVhcj4yMDE5PC9ZZWFy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NdWtoZXJqZWU8L0F1dGhvcj48WWVhcj4yMDE5PC9ZZWFy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Mukherjee et al., 2019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C732A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EE813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BC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E0DBD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proofErr w:type="spellStart"/>
            <w:r w:rsidRPr="0007777D">
              <w:rPr>
                <w:rFonts w:ascii="Times New Roman" w:hAnsi="Times New Roman"/>
                <w:szCs w:val="21"/>
              </w:rPr>
              <w:t>Nanocapsulated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5DFF4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ral adm</w:t>
            </w:r>
            <w:r w:rsidRPr="0007777D">
              <w:rPr>
                <w:rFonts w:ascii="Times New Roman" w:hAnsi="Times New Roman"/>
                <w:szCs w:val="21"/>
              </w:rPr>
              <w:t>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160CA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F0F4D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24 h prior to 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ED664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aintain normal neuronal structure and function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78D02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meliorate ROS-mediated oxidative damage and prevent neuronal apoptosis.</w:t>
            </w:r>
          </w:p>
        </w:tc>
      </w:tr>
      <w:tr w:rsidR="0007777D" w:rsidRPr="0007777D" w14:paraId="547243DF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0BBE8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aaGFuZzwvQXV0aG9yPjxZZWFyPjIwMTg8L1llYXI+PFJl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aaGFuZzwvQXV0aG9yPjxZZWFyPjIwMTg8L1llYXI+PFJl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Zhang et al., 2018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98145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50E6E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B8217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E78B9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ral administratio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E3321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00 and 2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0671F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For 3 weeks after MCAO/R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4E7B4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tenuate neurological score, LDH activity, autophagy and apoptosi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DD14C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Decrease LC3 II/I protein and caspase 3 expressi</w:t>
            </w:r>
            <w:r w:rsidRPr="0007777D">
              <w:rPr>
                <w:rFonts w:ascii="Times New Roman" w:hAnsi="Times New Roman"/>
                <w:szCs w:val="21"/>
              </w:rPr>
              <w:t>on and increase p62 protein expression.</w:t>
            </w:r>
          </w:p>
        </w:tc>
      </w:tr>
      <w:tr w:rsidR="0007777D" w:rsidRPr="0007777D" w14:paraId="3E79EBB3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A2A35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YdTwvQXV0aG9yPjxZZWFyPjIwMTg8L1llYXI+PFJlY051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YdTwvQXV0aG9yPjxZZWFyPjIwMTg8L1llYXI+PFJlY051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Xu et al., 2018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613EF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B83A1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99EB2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Combination of curcumin and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vagus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nerve stimulatio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DE70F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A05FA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81DAF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For 5 days before 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BAEF8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store behavioral deficits by inhibiting apoptosis and inflammatory respons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84032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gulation of AKT/ERK2 pathway.</w:t>
            </w:r>
          </w:p>
        </w:tc>
      </w:tr>
      <w:tr w:rsidR="0007777D" w:rsidRPr="0007777D" w14:paraId="5AE1D98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54078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dTwvQXV0aG9yPjxZZWFyPjIwMTg8L1llYXI+PFJlY051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dTwvQXV0aG9yPjxZZWFyPjIwMTg8L1llYXI+PFJlY051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u et al., 2018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B15CD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imary mouse cortical neuron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42C68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C6BB2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0785B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A090C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0.25-1.0 mM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DEBB9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For 2-8 h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D0856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proofErr w:type="spellStart"/>
            <w:r w:rsidRPr="0007777D">
              <w:rPr>
                <w:rFonts w:ascii="Times New Roman" w:hAnsi="Times New Roman"/>
                <w:szCs w:val="21"/>
              </w:rPr>
              <w:t>Inhibite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neuronal death and increase cell survival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9979C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gulation of flotillin-1 and ERK1/2 pathway.</w:t>
            </w:r>
          </w:p>
        </w:tc>
      </w:tr>
      <w:tr w:rsidR="0007777D" w:rsidRPr="0007777D" w14:paraId="1DFB4CC7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63E5A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YaWE8L0F1dGhvcj48WWVhcj4yMDE4PC9ZZWFyPjxSZWNO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YaWE8L0F1dGhvcj48WWVhcj4yMDE4PC9ZZWFyPjxSZWNO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Xia et al., 2018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6DA23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F5D9F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Diabetes and 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B7064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79E60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gastric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7A98F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4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4A662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ot mentioned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3E227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deficits, reduce brain edema, and infarct volume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BCF47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cell apoptosis. Increase the expression of GLUT1 and GLUT3.</w:t>
            </w:r>
          </w:p>
        </w:tc>
      </w:tr>
      <w:tr w:rsidR="0007777D" w:rsidRPr="0007777D" w14:paraId="5B682217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BD361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IdWFuZzwvQXV0aG9yPjxZZWFyPjIwMTg8L1llYXI+PFJl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IdWFuZzwvQXV0aG9yPjxZZWFyPjIwMTg8L1llYXI+PFJl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Huang et al., 2018a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D0513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C799E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68B36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B7209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traperitoneal </w:t>
            </w:r>
            <w:r w:rsidRPr="0007777D">
              <w:rPr>
                <w:rFonts w:ascii="Times New Roman" w:hAnsi="Times New Roman"/>
                <w:szCs w:val="21"/>
              </w:rPr>
              <w:t>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6A97E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2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52386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at 30 min after MCAO/R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49DBA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function, and reduce infarct volum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7D27A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tenuate autophagic activities through mediating the PI3K/Akt/mTOR pathway, while suppress an inflammatory reaction by regulating the TLR4/p38</w:t>
            </w:r>
            <w:r w:rsidRPr="0007777D">
              <w:rPr>
                <w:rFonts w:ascii="Times New Roman" w:hAnsi="Times New Roman"/>
                <w:szCs w:val="21"/>
              </w:rPr>
              <w:t>/MAPK pathway</w:t>
            </w:r>
          </w:p>
        </w:tc>
      </w:tr>
      <w:tr w:rsidR="0007777D" w:rsidRPr="0007777D" w14:paraId="3254D03C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F0AB1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aWNoYTwvQXV0aG9yPjxZZWFyPjIwMTc8L1llYXI+PFJl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aWNoYTwvQXV0aG9yPjxZZWFyPjIwMTc8L1llYXI+PFJl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Wicha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et al., 2017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DF756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A8D70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4DE7C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proofErr w:type="spellStart"/>
            <w:r w:rsidRPr="0007777D">
              <w:rPr>
                <w:rFonts w:ascii="Times New Roman" w:hAnsi="Times New Roman"/>
                <w:szCs w:val="21"/>
              </w:rPr>
              <w:t>Hexahydrocurcumi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C0CA8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25863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0, 20 and 4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9AAD3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at the onset of 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F5057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function, and reduce infarct volum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DF1C7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Diminish oxidative stress, inflammation, and apoptosis</w:t>
            </w:r>
          </w:p>
        </w:tc>
      </w:tr>
      <w:tr w:rsidR="0007777D" w:rsidRPr="0007777D" w14:paraId="30A8A063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C56C0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Zhu&lt;/Author&gt;&lt;Year&gt;2017&lt;/Year&gt;&lt;RecNum&gt;2964&lt;/RecNum&gt;&lt;DisplayText&gt;(Zhu et al., 2017)&lt;/DisplayText&gt;&lt;record&gt;&lt;rec-number&gt;2964&lt;/rec-number&gt;&lt;foreign-keys&gt;&lt;key app="EN" db-id="50wxdpzd9vd5r7e9t5b595djrfpttrxw9avp" timestamp="16</w:instrText>
            </w:r>
            <w:r w:rsidRPr="0007777D">
              <w:rPr>
                <w:rFonts w:ascii="Times New Roman" w:hAnsi="Times New Roman"/>
                <w:szCs w:val="21"/>
              </w:rPr>
              <w:instrText>46362641"&gt;2964&lt;/key&gt;&lt;/foreign-keys&gt;&lt;ref-type name="Journal Article"&gt;17&lt;/ref-type&gt;&lt;contributors&gt;&lt;authors&gt;&lt;author&gt;Zhu, H.&lt;/author&gt;&lt;author&gt;Fan, Y.&lt;/author&gt;&lt;author&gt;Sun, H.&lt;/author&gt;&lt;author&gt;Chen, L.&lt;/author&gt;&lt;author&gt;Man, X.&lt;/author&gt;&lt;/authors&gt;&lt;/contributors&gt;&lt;auth-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address&gt;Department of Neurology, The No. 4 Hospital of Jinan, Jinan, Shandong 250031, P.R. China.&amp;#xD;Department of Nursing, The No. 4 Hospital of Jinan, Jinan, Shandong 250031, P.R. China.&amp;#xD;Department of Neurology, Shandong Provincial Hospital, Jinan, </w:instrText>
            </w:r>
            <w:r w:rsidRPr="0007777D">
              <w:rPr>
                <w:rFonts w:ascii="Times New Roman" w:hAnsi="Times New Roman"/>
                <w:szCs w:val="21"/>
              </w:rPr>
              <w:instrText>Shandong 250021, P.R. China.&lt;/auth-address&gt;&lt;titles&gt;&lt;title&gt;Curcumin inhibits endoplasmic reticulum stress induced by cerebral ischemia-reperfusion injury in rats&lt;/title&gt;&lt;secondary-title&gt;Exp Ther Med&lt;/secondary-title&gt;&lt;/titles&gt;&lt;periodical&gt;&lt;full-title&gt;Exp Ther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 Med&lt;/full-title&gt;&lt;/periodical&gt;&lt;pages&gt;4047-4052&lt;/pages&gt;&lt;volume&gt;14&lt;/volume&gt;&lt;number&gt;5&lt;/number&gt;&lt;edition&gt;2017/10/27&lt;/edition&gt;&lt;keywords&gt;&lt;keyword&gt;brain&lt;/keyword&gt;&lt;keyword&gt;caspase-12&lt;/keyword&gt;&lt;keyword&gt;curcumin&lt;/keyword&gt;&lt;keyword&gt;endoplasmic reticulum stress&lt;/keyword</w:instrText>
            </w:r>
            <w:r w:rsidRPr="0007777D">
              <w:rPr>
                <w:rFonts w:ascii="Times New Roman" w:hAnsi="Times New Roman"/>
                <w:szCs w:val="21"/>
              </w:rPr>
              <w:instrText>&gt;&lt;keyword&gt;growth arrest and DNA damage-inducible 153 gene&lt;/keyword&gt;&lt;keyword&gt;ischemia-reperfusion&lt;/keyword&gt;&lt;/keywords&gt;&lt;dates&gt;&lt;year&gt;2017&lt;/year&gt;&lt;pub-dates&gt;&lt;date&gt;Nov&lt;/date&gt;&lt;/pub-dates&gt;&lt;/dates&gt;&lt;isbn&gt;1792-0981 (Print)&amp;#xD;1792-0981&lt;/isbn&gt;&lt;accession-num&gt;29067098&lt;</w:instrText>
            </w:r>
            <w:r w:rsidRPr="0007777D">
              <w:rPr>
                <w:rFonts w:ascii="Times New Roman" w:hAnsi="Times New Roman"/>
                <w:szCs w:val="21"/>
              </w:rPr>
              <w:instrText>/accession-num&gt;&lt;urls&gt;&lt;/urls&gt;&lt;custom2&gt;PMC5647704&lt;/custom2&gt;&lt;electronic-resource-num&gt;10.3892/etm.2017.5040&lt;/electronic-resource-num&gt;&lt;remote-database-provider&gt;NLM&lt;/remote-d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Zhu et al., 2017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CF424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2DAA7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IRI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F1F59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68A37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52CEE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D7B41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Once at 2 h prior to surgery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24466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tenuate neurological deficit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AD768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hibit endoplasmic reticulum stress by decreasing GADD153 and caspase-12.</w:t>
            </w:r>
          </w:p>
        </w:tc>
      </w:tr>
      <w:tr w:rsidR="0007777D" w:rsidRPr="0007777D" w14:paraId="5CD5A3C5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1DC82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TwvQXV0aG9yPjxZZWFyPjIwMTc8L1llYXI+PFJlY051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TwvQXV0aG9yPjxZZWFyPjIwMTc8L1llYXI+PFJlY051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i et al., 2017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94B0B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4B9AC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7D45F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</w:t>
            </w:r>
            <w:r w:rsidRPr="0007777D">
              <w:rPr>
                <w:rFonts w:ascii="Times New Roman" w:hAnsi="Times New Roman"/>
                <w:szCs w:val="21"/>
              </w:rPr>
              <w:t>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F1083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D5F64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55239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Once at 2 h prior to </w:t>
            </w:r>
            <w:r w:rsidRPr="0007777D">
              <w:rPr>
                <w:rFonts w:ascii="Times New Roman" w:hAnsi="Times New Roman"/>
                <w:szCs w:val="21"/>
              </w:rPr>
              <w:lastRenderedPageBreak/>
              <w:t>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43E52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t xml:space="preserve">Attenuate brain infarction size, brain edema, and </w:t>
            </w:r>
            <w:r w:rsidRPr="0007777D">
              <w:rPr>
                <w:rFonts w:ascii="Times New Roman" w:hAnsi="Times New Roman"/>
                <w:szCs w:val="21"/>
              </w:rPr>
              <w:lastRenderedPageBreak/>
              <w:t>neurological dysfunction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BAB59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t>Inflammation (NF-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κB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, ICAM-1 and MMP-9) and apoptosis (caspase-3)-related markers are </w:t>
            </w:r>
            <w:r w:rsidRPr="0007777D">
              <w:rPr>
                <w:rFonts w:ascii="Times New Roman" w:hAnsi="Times New Roman"/>
                <w:szCs w:val="21"/>
              </w:rPr>
              <w:lastRenderedPageBreak/>
              <w:t>downregulated.</w:t>
            </w:r>
          </w:p>
        </w:tc>
      </w:tr>
      <w:tr w:rsidR="0007777D" w:rsidRPr="0007777D" w14:paraId="376DBABC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F899B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fldChar w:fldCharType="begin">
                <w:fldData xml:space="preserve">PEVuZE5vdGU+PENpdGU+PEF1dGhvcj5MaXU8L0F1dGhvcj48WWVhcj4yMDE3PC9ZZWFyPjxSZWNO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XU8L0F1dGhvcj48WWVhcj4yMDE3PC9ZZWFyPjxSZWNO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iu et al., 2017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2D5FC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57BL/6 mi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BF9FB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proofErr w:type="spellStart"/>
            <w:r w:rsidRPr="0007777D">
              <w:rPr>
                <w:rFonts w:ascii="Times New Roman" w:hAnsi="Times New Roman"/>
                <w:szCs w:val="21"/>
              </w:rPr>
              <w:t>dMCAO</w:t>
            </w:r>
            <w:proofErr w:type="spellEnd"/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5F34A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72D5B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traperitoneal </w:t>
            </w:r>
            <w:r w:rsidRPr="0007777D">
              <w:rPr>
                <w:rFonts w:ascii="Times New Roman" w:hAnsi="Times New Roman"/>
                <w:szCs w:val="21"/>
              </w:rPr>
              <w:t>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7D7D1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338F7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mediately after ischemia and 24 h later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140BC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function, reduce brain infarction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1547B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hibit LPS and IFN-γ-induced M1 polarization; promote M2 microglial polarization and inhibit microglia-mediated </w:t>
            </w:r>
            <w:r w:rsidRPr="0007777D">
              <w:rPr>
                <w:rFonts w:ascii="Times New Roman" w:hAnsi="Times New Roman"/>
                <w:szCs w:val="21"/>
              </w:rPr>
              <w:t>pro-inflammatory responses.</w:t>
            </w:r>
          </w:p>
        </w:tc>
      </w:tr>
      <w:tr w:rsidR="0007777D" w:rsidRPr="0007777D" w14:paraId="3F01566E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A1840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aaGFuZzwvQXV0aG9yPjxZZWFyPjIwMTc8L1llYXI+PFJl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aaGFuZzwvQXV0aG9yPjxZZWFyPjIwMTc8L1llYXI+PFJl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Zhang et al., 2017b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53EB0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lbino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6CFCA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2595F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F6216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ot mentioned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6B767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25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AD2A4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ot mentioned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3B6DE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brain edema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F3689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duce the expression of IL-6, TNF-α, MMP, p53 </w:t>
            </w:r>
            <w:r w:rsidRPr="0007777D">
              <w:rPr>
                <w:rFonts w:ascii="Times New Roman" w:hAnsi="Times New Roman"/>
                <w:szCs w:val="21"/>
              </w:rPr>
              <w:t xml:space="preserve">and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Bax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. Increase the level of Bcl-2 and Sirt1.</w:t>
            </w:r>
          </w:p>
        </w:tc>
      </w:tr>
      <w:tr w:rsidR="0007777D" w:rsidRPr="0007777D" w14:paraId="1543555B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5D9C6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KaWE8L0F1dGhvcj48WWVhcj4yMDE3PC9ZZWFyPjxSZWNO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KaWE8L0F1dGhvcj48WWVhcj4yMDE3PC9ZZWFyPjxSZWNO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Jia et al., 2017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46824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00834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B84DE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92339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</w:t>
            </w:r>
            <w:r w:rsidRPr="0007777D">
              <w:rPr>
                <w:rFonts w:ascii="Times New Roman" w:hAnsi="Times New Roman"/>
                <w:szCs w:val="21"/>
              </w:rPr>
              <w:t>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D143E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26C2E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at 1 h after 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108E9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duce infarct size and </w:t>
            </w: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neurological deficiency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3AC27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gulation of SP1/Prdx6 pathway.</w:t>
            </w:r>
          </w:p>
        </w:tc>
      </w:tr>
      <w:tr w:rsidR="0007777D" w:rsidRPr="0007777D" w14:paraId="1565B3DA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2E3CC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de Alcântara&lt;/Author&gt;&lt;Year&gt;2017&lt;/Year&gt;&lt;RecNum&gt;2969&lt;/RecNum&gt;&lt;DisplayText&gt;(de Alcântara et al., 2017)&lt;/DisplayText&gt;&lt;record&gt;&lt;rec-number&gt;2969&lt;/rec-number&gt;&lt;foreign-keys&gt;&lt;key app="EN" db-id="50wxdpzd9vd5r7e9t5b595djrfpttrxw9</w:instrText>
            </w:r>
            <w:r w:rsidRPr="0007777D">
              <w:rPr>
                <w:rFonts w:ascii="Times New Roman" w:hAnsi="Times New Roman"/>
                <w:szCs w:val="21"/>
              </w:rPr>
              <w:instrText>avp" timestamp="1646364617"&gt;2969&lt;/key&gt;&lt;/foreign-keys&gt;&lt;ref-type name="Journal Article"&gt;17&lt;/ref-type&gt;&lt;contributors&gt;&lt;authors&gt;&lt;author&gt;de Alcântara, G. F.&lt;/author&gt;&lt;author&gt;Simões-Neto, E.&lt;/author&gt;&lt;author&gt;da Cruz, G. M.&lt;/author&gt;&lt;author&gt;Nobre, M. E.&lt;/author&gt;&lt;autho</w:instrText>
            </w:r>
            <w:r w:rsidRPr="0007777D">
              <w:rPr>
                <w:rFonts w:ascii="Times New Roman" w:hAnsi="Times New Roman"/>
                <w:szCs w:val="21"/>
              </w:rPr>
              <w:instrText>r&gt;Neves, K. R.&lt;/author&gt;&lt;author&gt;de Andrade, G. M.&lt;/author&gt;&lt;author&gt;Brito, G. A.&lt;/author&gt;&lt;author&gt;Viana, G. S.&lt;/author&gt;&lt;/authors&gt;&lt;/contributors&gt;&lt;auth-address&gt;Faculty of Medicine Estácio of Juazeiro do Norte, Brazil.&amp;#xD;Faculty of Medicine of the Federal Unive</w:instrText>
            </w:r>
            <w:r w:rsidRPr="0007777D">
              <w:rPr>
                <w:rFonts w:ascii="Times New Roman" w:hAnsi="Times New Roman"/>
                <w:szCs w:val="21"/>
              </w:rPr>
              <w:instrText>rsity of Ceará, Brazil.&amp;#xD;Faculty of Medicine Estácio of Juazeiro do Norte, Brazil; Faculty of Medicine of the Federal University of Ceará, Brazil.&lt;/auth-address&gt;&lt;titles&gt;&lt;title&gt;Curcumin reverses neurochemical, histological and immuno-histochemical altera</w:instrText>
            </w:r>
            <w:r w:rsidRPr="0007777D">
              <w:rPr>
                <w:rFonts w:ascii="Times New Roman" w:hAnsi="Times New Roman"/>
                <w:szCs w:val="21"/>
              </w:rPr>
              <w:instrText>tions in the model of global brain ischemia&lt;/title&gt;&lt;secondary-title&gt;J Tradit Complement Med&lt;/secondary-title&gt;&lt;/titles&gt;&lt;periodical&gt;&lt;full-title&gt;J Tradit Complement Med&lt;/full-title&gt;&lt;/periodical&gt;&lt;pages&gt;14-23&lt;/pages&gt;&lt;volume&gt;7&lt;/volume&gt;&lt;number&gt;1&lt;/number&gt;&lt;edition&gt;</w:instrText>
            </w:r>
            <w:r w:rsidRPr="0007777D">
              <w:rPr>
                <w:rFonts w:ascii="Times New Roman" w:hAnsi="Times New Roman"/>
                <w:szCs w:val="21"/>
              </w:rPr>
              <w:instrText>2017/01/06&lt;/edition&gt;&lt;keywords&gt;&lt;keyword&gt;Brain ischemia&lt;/keyword&gt;&lt;keyword&gt;Curcumin&lt;/keyword&gt;&lt;keyword&gt;Cytokines&lt;/keyword&gt;&lt;keyword&gt;Neuroinflammation&lt;/keyword&gt;&lt;keyword&gt;Neuroprotection&lt;/keyword&gt;&lt;/keywords&gt;&lt;dates&gt;&lt;year&gt;2017&lt;/year&gt;&lt;pub-dates&gt;&lt;date&gt;Jan&lt;/date&gt;&lt;/pub-</w:instrText>
            </w:r>
            <w:r w:rsidRPr="0007777D">
              <w:rPr>
                <w:rFonts w:ascii="Times New Roman" w:hAnsi="Times New Roman"/>
                <w:szCs w:val="21"/>
              </w:rPr>
              <w:instrText>dates&gt;&lt;/dates&gt;&lt;isbn&gt;2225-4110 (Print)&amp;#xD;2225-4110&lt;/isbn&gt;&lt;accession-num&gt;28053883&lt;/accession-num&gt;&lt;urls&gt;&lt;/urls&gt;&lt;custom2&gt;PMC5198799&lt;/custom2&gt;&lt;electronic-resource-num&gt;10.1016/j.jtcme.2015.10.001&lt;/electronic-resource-num&gt;&lt;remote-database-provider&gt;NLM&lt;/remote-d</w:instrText>
            </w:r>
            <w:r w:rsidRPr="0007777D">
              <w:rPr>
                <w:rFonts w:ascii="Times New Roman" w:hAnsi="Times New Roman"/>
                <w:szCs w:val="21"/>
              </w:rPr>
              <w:instrText>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 xml:space="preserve">(de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Alcântara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et al., 2017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DE8B6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9640C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40477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02A85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rally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02464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25 and 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4F4F7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 h prior to surgery and 24 h later; 1h prior to surgery and once daily for 7 days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A74B4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creas</w:t>
            </w:r>
            <w:r w:rsidRPr="0007777D">
              <w:rPr>
                <w:rFonts w:ascii="Times New Roman" w:hAnsi="Times New Roman"/>
                <w:szCs w:val="21"/>
              </w:rPr>
              <w:t>e neuronal viability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FF1F6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crease the level f of </w:t>
            </w: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DA, HVA,</w:t>
            </w:r>
            <w:r w:rsidRPr="0007777D">
              <w:rPr>
                <w:rFonts w:ascii="Times New Roman" w:hAnsi="Times New Roman"/>
                <w:szCs w:val="21"/>
              </w:rPr>
              <w:t xml:space="preserve"> DOPAC and 5-HT, and attenuated the immunoreactivity for COX-2 and TNF-α.</w:t>
            </w:r>
          </w:p>
        </w:tc>
      </w:tr>
      <w:tr w:rsidR="0007777D" w:rsidRPr="0007777D" w14:paraId="35996B0F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B1737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W48L0F1dGhvcj48WWVhcj4yMDE2PC9ZZWFyPjxSZWNO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W48L0F1dGhvcj48WWVhcj4yMDE2PC9ZZWFyPjxSZWNO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in et al., 2016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A7315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CR mi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1D78F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BC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B5FD0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proofErr w:type="spellStart"/>
            <w:r w:rsidRPr="0007777D">
              <w:rPr>
                <w:rFonts w:ascii="Times New Roman" w:hAnsi="Times New Roman"/>
                <w:szCs w:val="21"/>
              </w:rPr>
              <w:t>Tetrahydrocurcumi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B823C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421C6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, 10 and 25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49813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at 5 min after 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EE682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duce neurological deficits, infarct area, and neuronal </w:t>
            </w:r>
            <w:r w:rsidRPr="0007777D">
              <w:rPr>
                <w:rFonts w:ascii="Times New Roman" w:hAnsi="Times New Roman"/>
                <w:szCs w:val="21"/>
              </w:rPr>
              <w:t>necrosi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1F80B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Exhibit a dose-dependent protective effect mediated by suppression of the ERK signaling pathway and a subsequent reduction in GRASP65 phosphorylation. </w:t>
            </w:r>
          </w:p>
        </w:tc>
      </w:tr>
      <w:tr w:rsidR="0007777D" w:rsidRPr="0007777D" w14:paraId="2C57FEFE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ACE6F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LYWxhbmk8L0F1dGhvcj48WWVhcj4yMDE2PC9ZZWFyPjxS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LYWxhbmk8L0F1dGhvcj48WWVhcj4yMDE2PC9ZZWFyPjxS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Kalani et al., 2016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25FE6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57BL/6J mi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9E943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A9863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 -loaded embryonic stem cell exosomes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8E72E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nas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D9CA2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10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l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MESC-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exocur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2C03C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Twice a day </w:t>
            </w:r>
            <w:r w:rsidRPr="0007777D">
              <w:rPr>
                <w:rFonts w:ascii="Times New Roman" w:hAnsi="Times New Roman"/>
                <w:szCs w:val="21"/>
              </w:rPr>
              <w:t>for 7 days, starting within 1 h of ischemia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9A583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infarct volume and cerebral edema, improve neurological function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37FFA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</w:t>
            </w: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 xml:space="preserve"> oxidative stress, vascular inflammation, and NMDAR1 expression,</w:t>
            </w:r>
            <w:r w:rsidRPr="0007777D">
              <w:rPr>
                <w:rFonts w:ascii="Times New Roman" w:hAnsi="Times New Roman"/>
                <w:szCs w:val="21"/>
              </w:rPr>
              <w:t xml:space="preserve"> </w:t>
            </w: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restored neurons, alleviate tight and adherent junctions</w:t>
            </w:r>
          </w:p>
        </w:tc>
      </w:tr>
      <w:tr w:rsidR="0007777D" w:rsidRPr="0007777D" w14:paraId="7C199B6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DE0EC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BbHRpbmF5PC9BdXRob3I+PFllYXI+MjAxNzwvWWVhcj48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BbHRpbmF5PC9BdXRob3I+PFllYXI+MjAxNzwvWWVhcj48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Altinay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et al., 2017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E973C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0AAB4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BC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5A69F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9EE22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rally and 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577E7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9C465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21 days before surgery and once after </w:t>
            </w:r>
            <w:r w:rsidRPr="0007777D">
              <w:rPr>
                <w:rFonts w:ascii="Times New Roman" w:hAnsi="Times New Roman"/>
                <w:szCs w:val="21"/>
              </w:rPr>
              <w:t>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437C0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function, and reduce apoptosi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F90AA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crease the enzyme activity of SOD, GPX, and CAT, decrease the activity of MDA, and reduce the concentrations of IL-6 and </w:t>
            </w:r>
            <w:r w:rsidRPr="0007777D">
              <w:rPr>
                <w:rFonts w:ascii="Times New Roman" w:hAnsi="Times New Roman"/>
                <w:szCs w:val="21"/>
              </w:rPr>
              <w:lastRenderedPageBreak/>
              <w:t>TNF-α.</w:t>
            </w:r>
          </w:p>
        </w:tc>
      </w:tr>
      <w:tr w:rsidR="0007777D" w:rsidRPr="0007777D" w14:paraId="15C971B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6C95B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fldChar w:fldCharType="begin">
                <w:fldData xml:space="preserve">PEVuZE5vdGU+PENpdGU+PEF1dGhvcj5MaXU8L0F1dGhvcj48WWVhcj4yMDE2PC9ZZWFyPjxSZWNO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XU8L0F1dGhvcj48WWVhcj4yMDE2PC9ZZWFyPjxSZWNO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iu et al., 2016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B9584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bookmarkStart w:id="2" w:name="OLE_LINK3"/>
            <w:bookmarkStart w:id="3" w:name="OLE_LINK4"/>
            <w:r w:rsidRPr="0007777D">
              <w:rPr>
                <w:rFonts w:ascii="Times New Roman" w:hAnsi="Times New Roman"/>
                <w:szCs w:val="21"/>
              </w:rPr>
              <w:t>SD rat</w:t>
            </w:r>
            <w:bookmarkEnd w:id="2"/>
            <w:bookmarkEnd w:id="3"/>
            <w:r w:rsidRPr="0007777D">
              <w:rPr>
                <w:rFonts w:ascii="Times New Roman" w:hAnsi="Times New Roman"/>
                <w:szCs w:val="21"/>
              </w:rPr>
              <w:t>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7CE69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A8568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0B463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nas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90898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F92E6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tarting 1 h after stroke and continuing once daily for 7 days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75F2E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neurological deficit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F40DF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Activate Notch </w:t>
            </w:r>
            <w:r w:rsidRPr="0007777D">
              <w:rPr>
                <w:rFonts w:ascii="Times New Roman" w:hAnsi="Times New Roman"/>
                <w:szCs w:val="21"/>
              </w:rPr>
              <w:t>signaling pathway.</w:t>
            </w:r>
          </w:p>
        </w:tc>
      </w:tr>
      <w:tr w:rsidR="0007777D" w:rsidRPr="0007777D" w14:paraId="7354F387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1D166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TaGFoPC9BdXRob3I+PFllYXI+MjAxNjwvWWVhcj48UmVj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TaGFoPC9BdXRob3I+PFllYXI+MjAxNjwvWWVhcj48UmVj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Shah et al., 2016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F271B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009DB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AE7BF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D5DB4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4A80B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380C3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At </w:t>
            </w:r>
            <w:r w:rsidRPr="0007777D">
              <w:rPr>
                <w:rFonts w:ascii="Times New Roman" w:hAnsi="Times New Roman"/>
                <w:szCs w:val="21"/>
              </w:rPr>
              <w:t>1 h after stroke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38CAB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 behavior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C554D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crease the expression of UCH-L1, ICDH,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adenosylhomocysteinase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, and eIF4A, and decrease the expression of PLPP.</w:t>
            </w:r>
          </w:p>
        </w:tc>
      </w:tr>
      <w:tr w:rsidR="0007777D" w:rsidRPr="0007777D" w14:paraId="57A6D69C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0F750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Gim&lt;/Author&gt;&lt;Year&gt;2015&lt;/Year&gt;&lt;RecNum&gt;2975&lt;/RecNum&gt;&lt;Displa</w:instrText>
            </w:r>
            <w:r w:rsidRPr="0007777D">
              <w:rPr>
                <w:rFonts w:ascii="Times New Roman" w:hAnsi="Times New Roman"/>
                <w:szCs w:val="21"/>
              </w:rPr>
              <w:instrText>yText&gt;(Gim et al., 2015)&lt;/DisplayText&gt;&lt;record&gt;&lt;rec-number&gt;2975&lt;/rec-number&gt;&lt;foreign-keys&gt;&lt;key app="EN" db-id="50wxdpzd9vd5r7e9t5b595djrfpttrxw9avp" timestamp="1646369304"&gt;2975&lt;/key&gt;&lt;/foreign-keys&gt;&lt;ref-type name="Journal Article"&gt;17&lt;/ref-type&gt;&lt;contributors&gt;</w:instrText>
            </w:r>
            <w:r w:rsidRPr="0007777D">
              <w:rPr>
                <w:rFonts w:ascii="Times New Roman" w:hAnsi="Times New Roman"/>
                <w:szCs w:val="21"/>
              </w:rPr>
              <w:instrText>&lt;authors&gt;&lt;author&gt;Gim, S. A.&lt;/author&gt;&lt;author&gt;Lee, S. R.&lt;/author&gt;&lt;author&gt;Shah, F. A.&lt;/author&gt;&lt;author&gt;Koh, P. O.&lt;/author&gt;&lt;/authors&gt;&lt;/contributors&gt;&lt;auth-address&gt;Department of Anatomy, College of Veterinary Medicine, Institute of Agriculture and Life Science, G</w:instrText>
            </w:r>
            <w:r w:rsidRPr="0007777D">
              <w:rPr>
                <w:rFonts w:ascii="Times New Roman" w:hAnsi="Times New Roman"/>
                <w:szCs w:val="21"/>
              </w:rPr>
              <w:instrText>yeongsang National University, Jinju, Korea.&lt;/auth-address&gt;&lt;titles&gt;&lt;title&gt;Curcumin attenuates the middle cerebral artery occlusion-induced reduction in γ-enolase expression in an animal model&lt;/title&gt;&lt;secondary-title&gt;Lab Anim Res&lt;/secondary-title&gt;&lt;/titles&gt;&lt;</w:instrText>
            </w:r>
            <w:r w:rsidRPr="0007777D">
              <w:rPr>
                <w:rFonts w:ascii="Times New Roman" w:hAnsi="Times New Roman"/>
                <w:szCs w:val="21"/>
              </w:rPr>
              <w:instrText>periodical&gt;&lt;full-title&gt;Lab Anim Res&lt;/full-title&gt;&lt;/periodical&gt;&lt;pages&gt;198-203&lt;/pages&gt;&lt;volume&gt;31&lt;/volume&gt;&lt;number&gt;4&lt;/number&gt;&lt;edition&gt;2016/01/13&lt;/edition&gt;&lt;keywords&gt;&lt;keyword&gt;curcumin&lt;/keyword&gt;&lt;keyword&gt;neuroprotection&lt;/keyword&gt;&lt;keyword&gt;γ-enolase&lt;/keyword&gt;&lt;keyword</w:instrText>
            </w:r>
            <w:r w:rsidRPr="0007777D">
              <w:rPr>
                <w:rFonts w:ascii="Times New Roman" w:hAnsi="Times New Roman"/>
                <w:szCs w:val="21"/>
              </w:rPr>
              <w:instrText>&gt;interests to publish these results.&lt;/keyword&gt;&lt;/keywords&gt;&lt;dates&gt;&lt;year&gt;2015&lt;/year&gt;&lt;pub-dates&gt;&lt;date&gt;Dec&lt;/date&gt;&lt;/pub-dates&gt;&lt;/dates&gt;&lt;isbn&gt;1738-6055 (Print)&amp;#xD;1738-6055&lt;/isbn&gt;&lt;accession-num&gt;26755923&lt;/accession-num&gt;&lt;urls&gt;&lt;/urls&gt;&lt;custom2&gt;PMC4707148&lt;/custom2&gt;&lt;el</w:instrText>
            </w:r>
            <w:r w:rsidRPr="0007777D">
              <w:rPr>
                <w:rFonts w:ascii="Times New Roman" w:hAnsi="Times New Roman"/>
                <w:szCs w:val="21"/>
              </w:rPr>
              <w:instrText>ectronic-resource-num&gt;10.5625/lar.2015.31.4.198&lt;/electronic-resource-num&gt;&lt;remote-database-provider&gt;NLM&lt;/remote-d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Gim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et al., 2015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0A936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C5667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M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F8452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82FC2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traperitoneal </w:t>
            </w:r>
            <w:r w:rsidRPr="0007777D">
              <w:rPr>
                <w:rFonts w:ascii="Times New Roman" w:hAnsi="Times New Roman"/>
                <w:szCs w:val="21"/>
              </w:rPr>
              <w:t>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0F791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A5784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 1 h after stroke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03ADC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europrotective effect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2EACC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crease the expression of γ-enolase expression.</w:t>
            </w:r>
          </w:p>
        </w:tc>
      </w:tr>
      <w:tr w:rsidR="0007777D" w:rsidRPr="0007777D" w14:paraId="4EF75D31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83FEB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TwvQXV0aG9yPjxZZWFyPjIwMTY8L1llYXI+PFJlY051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aTwvQXV0aG9yPjxZZWFyPjIwMTY8L1llYXI+PFJlY051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 xml:space="preserve">(Li et </w:t>
            </w:r>
            <w:r w:rsidRPr="0007777D">
              <w:rPr>
                <w:rFonts w:ascii="Times New Roman" w:hAnsi="Times New Roman"/>
                <w:szCs w:val="21"/>
              </w:rPr>
              <w:t>al., 2016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D0208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7CB7A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9E6EF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14C5B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F2B7B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7F534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 30 min after occl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AABC8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brain edema and neurological dysfunction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0FA34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Down-regulate NF-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κB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and elevating Nrf2.</w:t>
            </w:r>
          </w:p>
        </w:tc>
      </w:tr>
      <w:tr w:rsidR="0007777D" w:rsidRPr="0007777D" w14:paraId="55B1D888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BEF37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NaWFvPC9BdXRob3I+PFllYXI+MjAxNjwvWWVhcj48UmVj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NaWFvPC9BdXRob3I+PFllYXI+MjAxNjwvWWVhcj48UmVj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Miao et al., 2016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8E43A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C6B62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46445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B89F7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CA544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0EE1A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 daily for 5 days before MCAO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F4C68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Attenuate neurologic dysfunction, infarct </w:t>
            </w:r>
            <w:r w:rsidRPr="0007777D">
              <w:rPr>
                <w:rFonts w:ascii="Times New Roman" w:hAnsi="Times New Roman"/>
                <w:szCs w:val="21"/>
              </w:rPr>
              <w:t>volume, and brain water content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70D53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tenuate inflammation and mitochondrial dysfunction via activation of SIRT1.</w:t>
            </w:r>
          </w:p>
        </w:tc>
      </w:tr>
      <w:tr w:rsidR="0007777D" w:rsidRPr="0007777D" w14:paraId="4AC1FE46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CCC2F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Li&lt;/Author&gt;&lt;Year&gt;2015&lt;/Year&gt;&lt;RecNum&gt;2978&lt;/RecNum&gt;&lt;DisplayText&gt;(Li et al., 2015a)&lt;/DisplayText&gt;&lt;record&gt;&lt;rec-number&gt;2978&lt;/rec-number&gt;&lt;foreign-keys&gt;&lt;key app="EN" db-id="50wxdpzd9vd5r7e9t5b595djrfpttrxw9avp" timestamp="164</w:instrText>
            </w:r>
            <w:r w:rsidRPr="0007777D">
              <w:rPr>
                <w:rFonts w:ascii="Times New Roman" w:hAnsi="Times New Roman"/>
                <w:szCs w:val="21"/>
              </w:rPr>
              <w:instrText>6370702"&gt;2978&lt;/key&gt;&lt;/foreign-keys&gt;&lt;ref-type name="Journal Article"&gt;17&lt;/ref-type&gt;&lt;contributors&gt;&lt;authors&gt;&lt;author&gt;Li, L.&lt;/author&gt;&lt;author&gt;Li, H.&lt;/author&gt;&lt;author&gt;Li, M.&lt;/author&gt;&lt;/authors&gt;&lt;/contributors&gt;&lt;auth-address&gt;Department of Encephalopathy, Dezhou Hospital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 of Traditional Chinese Medicine Dezhou, Shandong, China.&amp;#xD;Department of Orthopaedics, Dezhou Hospital of Traditional Chinese Medicine Dezhou, Shandong, China.&lt;/auth-address&gt;&lt;titles&gt;&lt;title&gt;Curcumin protects against cerebral ischemia-reperfusion injury b</w:instrText>
            </w:r>
            <w:r w:rsidRPr="0007777D">
              <w:rPr>
                <w:rFonts w:ascii="Times New Roman" w:hAnsi="Times New Roman"/>
                <w:szCs w:val="21"/>
              </w:rPr>
              <w:instrText>y activating JAK2/STAT3 signaling pathway in rats&lt;/title&gt;&lt;secondary-title&gt;Int J Clin Exp Med&lt;/secondary-title&gt;&lt;/titles&gt;&lt;periodical&gt;&lt;full-title&gt;Int J Clin Exp Med&lt;/full-title&gt;&lt;/periodical&gt;&lt;pages&gt;14985-91&lt;/pages&gt;&lt;volume&gt;8&lt;/volume&gt;&lt;number&gt;9&lt;/number&gt;&lt;edition&gt;2</w:instrText>
            </w:r>
            <w:r w:rsidRPr="0007777D">
              <w:rPr>
                <w:rFonts w:ascii="Times New Roman" w:hAnsi="Times New Roman"/>
                <w:szCs w:val="21"/>
              </w:rPr>
              <w:instrText>015/12/03&lt;/edition&gt;&lt;keywords&gt;&lt;keyword&gt;Curcumin&lt;/keyword&gt;&lt;keyword&gt;JAK2/STAT3 signaling&lt;/keyword&gt;&lt;keyword&gt;cerebral ischemia&lt;/keyword&gt;&lt;keyword&gt;neuroprotection&lt;/keyword&gt;&lt;/keywords&gt;&lt;dates&gt;&lt;year&gt;2015&lt;/year&gt;&lt;/dates&gt;&lt;isbn&gt;1940-5901 (Print)&amp;#xD;1940-5901&lt;/isbn&gt;&lt;acc</w:instrText>
            </w:r>
            <w:r w:rsidRPr="0007777D">
              <w:rPr>
                <w:rFonts w:ascii="Times New Roman" w:hAnsi="Times New Roman"/>
                <w:szCs w:val="21"/>
              </w:rPr>
              <w:instrText>ession-num&gt;26628981&lt;/accession-num&gt;&lt;urls&gt;&lt;/urls&gt;&lt;custom2&gt;PMC4658870&lt;/custom2&gt;&lt;remote-database-provider&gt;NLM&lt;/remote-d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i et al., 2015a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60EE6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A6A96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BCBE6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E1A99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</w:t>
            </w:r>
            <w:r w:rsidRPr="0007777D">
              <w:rPr>
                <w:rFonts w:ascii="Times New Roman" w:hAnsi="Times New Roman"/>
                <w:szCs w:val="21"/>
              </w:rPr>
              <w:t>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350CA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8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3459D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nce, starting at 0.5 h prior to 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672C6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score, reduce infarct size, and brain edema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20289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ctivate JAK2/STAT3 signaling pathway.</w:t>
            </w:r>
          </w:p>
        </w:tc>
      </w:tr>
      <w:tr w:rsidR="0007777D" w:rsidRPr="0007777D" w14:paraId="6BE6425F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449FF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Shah&lt;/Author&gt;&lt;Year&gt;2015&lt;/Year&gt;&lt;RecNum&gt;2979&lt;/RecNum&gt;&lt;DisplayText&gt;(Shah et al., 2015)&lt;/DisplayText&gt;&lt;record&gt;&lt;rec-number&gt;2979&lt;/rec-number&gt;&lt;foreign-keys&gt;&lt;key app="EN" db-id="50wxdpzd9vd5r7e9t5b595djrfpttrxw9avp" timestamp="</w:instrText>
            </w:r>
            <w:r w:rsidRPr="0007777D">
              <w:rPr>
                <w:rFonts w:ascii="Times New Roman" w:hAnsi="Times New Roman"/>
                <w:szCs w:val="21"/>
              </w:rPr>
              <w:instrText>1646370961"&gt;2979&lt;/key&gt;&lt;/foreign-keys&gt;&lt;ref-type name="Journal Article"&gt;17&lt;/ref-type&gt;&lt;contributors&gt;&lt;authors&gt;&lt;author&gt;Shah, F. A.&lt;/author&gt;&lt;author&gt;Park, D. J.&lt;/author&gt;&lt;author&gt;Gim, S. A.&lt;/author&gt;&lt;author&gt;Koh, P. O.&lt;/author&gt;&lt;/authors&gt;&lt;/contributors&gt;&lt;auth-address&gt;D</w:instrText>
            </w:r>
            <w:r w:rsidRPr="0007777D">
              <w:rPr>
                <w:rFonts w:ascii="Times New Roman" w:hAnsi="Times New Roman"/>
                <w:szCs w:val="21"/>
              </w:rPr>
              <w:instrText>epartment of Anatomy, College of Veterinary Medicine, Research Institute of Life Science, Gyeongsang National University, Jinju, Korea.&lt;/auth-address&gt;&lt;titles&gt;&lt;title&gt;Curcumin treatment recovery the decrease of protein phosphatase 2A subunit B induced by foc</w:instrText>
            </w:r>
            <w:r w:rsidRPr="0007777D">
              <w:rPr>
                <w:rFonts w:ascii="Times New Roman" w:hAnsi="Times New Roman"/>
                <w:szCs w:val="21"/>
              </w:rPr>
              <w:instrText>al cerebral ischemia in Sprague-Dawley rats&lt;/title&gt;&lt;secondary-title&gt;Lab Anim Res&lt;/secondary-title&gt;&lt;/titles&gt;&lt;periodical&gt;&lt;full-title&gt;Lab Anim Res&lt;/full-title&gt;&lt;/periodical&gt;&lt;pages&gt;134-8&lt;/pages&gt;&lt;volume&gt;31&lt;/volume&gt;&lt;number&gt;3&lt;/number&gt;&lt;edition&gt;2015/10/17&lt;/edition&gt;&lt;</w:instrText>
            </w:r>
            <w:r w:rsidRPr="0007777D">
              <w:rPr>
                <w:rFonts w:ascii="Times New Roman" w:hAnsi="Times New Roman"/>
                <w:szCs w:val="21"/>
              </w:rPr>
              <w:instrText>keywords&gt;&lt;keyword&gt;Curcumin&lt;/keyword&gt;&lt;keyword&gt;neuroprotection&lt;/keyword&gt;&lt;keyword&gt;protein phosphatase 2A subunit B&lt;/keyword&gt;&lt;keyword&gt;interests to publish these results.&lt;/keyword&gt;&lt;/keywords&gt;&lt;dates&gt;&lt;year&gt;2015&lt;/year&gt;&lt;pub-dates&gt;&lt;date&gt;Sep&lt;/date&gt;&lt;/pub-dates&gt;&lt;/dates</w:instrText>
            </w:r>
            <w:r w:rsidRPr="0007777D">
              <w:rPr>
                <w:rFonts w:ascii="Times New Roman" w:hAnsi="Times New Roman"/>
                <w:szCs w:val="21"/>
              </w:rPr>
              <w:instrText>&gt;&lt;isbn&gt;1738-6055 (Print)&amp;#xD;1738-6055&lt;/isbn&gt;&lt;accession-num&gt;26472966&lt;/accession-num&gt;&lt;urls&gt;&lt;/urls&gt;&lt;custom2&gt;PMC4602080&lt;/custom2&gt;&lt;electronic-resource-num&gt;10.5625/lar.2015.31.3.134&lt;/electronic-resource-num&gt;&lt;remote-database-provider&gt;NLM&lt;/remote-database-provide</w:instrText>
            </w:r>
            <w:r w:rsidRPr="0007777D">
              <w:rPr>
                <w:rFonts w:ascii="Times New Roman" w:hAnsi="Times New Roman"/>
                <w:szCs w:val="21"/>
              </w:rPr>
              <w:instrText>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Shah et al., 2015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B9AD1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31DD1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M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FC7D4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5DC05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A7A28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12798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 1 h after the onset of MCAO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CDB06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Neuroprotective effect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F4156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crease PP2A subunit B levels.</w:t>
            </w:r>
          </w:p>
        </w:tc>
      </w:tr>
      <w:tr w:rsidR="0007777D" w:rsidRPr="0007777D" w14:paraId="2B3C1DCE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8D1F8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dTwvQXV0aG9yPjxZZWFyPjIwMTU8L1llYXI+PFJlY051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dTwvQXV0aG9yPjxZZWFyPjIwMTU8L1llYXI+PFJlY051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u et al., 2015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00A44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imary rat cortical neuron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AA8D2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F62A4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BF904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0DA72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5 and 10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M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D2CDC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Exposed to curcumin (10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M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) for 24 h followed by OGD/R; at the beginning of reoxygenatio</w:t>
            </w:r>
            <w:r w:rsidRPr="0007777D">
              <w:rPr>
                <w:rFonts w:ascii="Times New Roman" w:hAnsi="Times New Roman"/>
                <w:szCs w:val="21"/>
              </w:rPr>
              <w:t>n and maintained for 24 h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2D04C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cell injury, improve the anti-oxidative ability of neurons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1C92E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ctivate the expression of thioredoxin in the Nrf2 pathway.</w:t>
            </w:r>
          </w:p>
        </w:tc>
      </w:tr>
      <w:tr w:rsidR="0007777D" w:rsidRPr="0007777D" w14:paraId="2FD857F5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502DA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Liu&lt;/Author&gt;&lt;Year&gt;2014&lt;/Year&gt;&lt;RecNum&gt;2982&lt;/RecNum&gt;&lt;DisplayText&gt;(L</w:instrText>
            </w:r>
            <w:r w:rsidRPr="0007777D">
              <w:rPr>
                <w:rFonts w:ascii="Times New Roman" w:hAnsi="Times New Roman"/>
                <w:szCs w:val="21"/>
              </w:rPr>
              <w:instrText>iu et al., 2014)&lt;/DisplayText&gt;&lt;record&gt;&lt;rec-number&gt;2982&lt;/rec-number&gt;&lt;foreign-keys&gt;&lt;key app="EN" db-id="50wxdpzd9vd5r7e9t5b595djrfpttrxw9avp" timestamp="1646371724"&gt;2982&lt;/key&gt;&lt;/foreign-keys&gt;&lt;ref-type name="Journal Article"&gt;17&lt;/ref-type&gt;&lt;contributors&gt;&lt;authors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&gt;&lt;author&gt;Liu, L.&lt;/author&gt;&lt;author&gt;Zhang, W.&lt;/author&gt;&lt;author&gt;Wang, L.&lt;/author&gt;&lt;author&gt;Li, Y.&lt;/author&gt;&lt;author&gt;Tan, B.&lt;/author&gt;&lt;author&gt;Lu, X.&lt;/author&gt;&lt;author&gt;Deng, Y.&lt;/author&gt;&lt;author&gt;Zhang, Y.&lt;/author&gt;&lt;author&gt;Guo, X.&lt;/author&gt;&lt;author&gt;Mu, J.&lt;/author&gt;&lt;author&gt;Yu, </w:instrText>
            </w:r>
            <w:r w:rsidRPr="0007777D">
              <w:rPr>
                <w:rFonts w:ascii="Times New Roman" w:hAnsi="Times New Roman"/>
                <w:szCs w:val="21"/>
              </w:rPr>
              <w:instrText>G.&lt;/author&gt;&lt;/authors&gt;&lt;/contributors&gt;&lt;auth-address&gt;Department of Neurology, The First Affiliated Hospital of Chongqing Medical University, 1 Youyi Road, Yuzhong District, Chongqing, 400016, People&amp;apos;s Republic of China.&lt;/auth-address&gt;&lt;titles&gt;&lt;title&gt;Curcu</w:instrText>
            </w:r>
            <w:r w:rsidRPr="0007777D">
              <w:rPr>
                <w:rFonts w:ascii="Times New Roman" w:hAnsi="Times New Roman"/>
                <w:szCs w:val="21"/>
              </w:rPr>
              <w:instrText>min prevents cerebral ischemia reperfusion injury via increase of mitochondrial biogenesis&lt;/title&gt;&lt;secondary-title&gt;Neurochem Res&lt;/secondary-title&gt;&lt;/titles&gt;&lt;periodical&gt;&lt;full-title&gt;Neurochem Res&lt;/full-title&gt;&lt;/periodical&gt;&lt;pages&gt;1322-31&lt;/pages&gt;&lt;volume&gt;39&lt;/volu</w:instrText>
            </w:r>
            <w:r w:rsidRPr="0007777D">
              <w:rPr>
                <w:rFonts w:ascii="Times New Roman" w:hAnsi="Times New Roman"/>
                <w:szCs w:val="21"/>
              </w:rPr>
              <w:instrText>me&gt;&lt;number&gt;7&lt;/number&gt;&lt;edition&gt;2014/04/30&lt;/edition&gt;&lt;keywords&gt;&lt;keyword&gt;Animals&lt;/keyword&gt;&lt;keyword&gt;Brain Ischemia/metabolism/pathology/*prevention &amp;amp; control&lt;/keyword&gt;&lt;keyword&gt;Curcumin/pharmacology/*therapeutic use&lt;/keyword&gt;&lt;keyword&gt;Male&lt;/keyword&gt;&lt;keyword&gt;M</w:instrText>
            </w:r>
            <w:r w:rsidRPr="0007777D">
              <w:rPr>
                <w:rFonts w:ascii="Times New Roman" w:hAnsi="Times New Roman"/>
                <w:szCs w:val="21"/>
              </w:rPr>
              <w:instrText>itochondria/drug effects/metabolism&lt;/keyword&gt;&lt;keyword&gt;Mitochondrial Turnover/*drug effects/physiology&lt;/keyword&gt;&lt;keyword&gt;Neuroprotective Agents/*therapeutic use&lt;/keyword&gt;&lt;keyword&gt;Rats&lt;/keyword&gt;&lt;keyword&gt;Rats, Sprague-Dawley&lt;/keyword&gt;&lt;keyword&gt;Reperfusion Inju</w:instrText>
            </w:r>
            <w:r w:rsidRPr="0007777D">
              <w:rPr>
                <w:rFonts w:ascii="Times New Roman" w:hAnsi="Times New Roman"/>
                <w:szCs w:val="21"/>
              </w:rPr>
              <w:instrText>ry/metabolism/pathology/*prevention &amp;amp; control&lt;/keyword&gt;&lt;/keywords&gt;&lt;dates&gt;&lt;year&gt;2014&lt;/year&gt;&lt;pub-dates&gt;&lt;date&gt;Jul&lt;/date&gt;&lt;/pub-dates&gt;&lt;/dates&gt;&lt;isbn&gt;0364-3190&lt;/isbn&gt;&lt;accession-num&gt;24777807&lt;/accession-num&gt;&lt;urls&gt;&lt;/urls&gt;&lt;electronic-resource-num&gt;10.1007/s11064-0</w:instrText>
            </w:r>
            <w:r w:rsidRPr="0007777D">
              <w:rPr>
                <w:rFonts w:ascii="Times New Roman" w:hAnsi="Times New Roman"/>
                <w:szCs w:val="21"/>
              </w:rPr>
              <w:instrText>14-1315-1&lt;/electronic-resource-num&gt;&lt;remote-database-provider&gt;NLM&lt;/remote-d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iu et al., 2014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F4DE0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F765E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0D05F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ABA82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5ED9E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0 and 1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DB394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Prior to onset of </w:t>
            </w:r>
            <w:r w:rsidRPr="0007777D">
              <w:rPr>
                <w:rFonts w:ascii="Times New Roman" w:hAnsi="Times New Roman"/>
                <w:szCs w:val="21"/>
              </w:rPr>
              <w:t>occlusion for 5 days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325ED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mprove neurological deficit, diminish infarct volume, and increase the number of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NeuN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-labeled neuron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6E5C5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crease mitochondrial biogenesis by elevating NRF-1, mitochondrial UCP2, TFAM and mitochondrial number.</w:t>
            </w:r>
          </w:p>
        </w:tc>
      </w:tr>
      <w:tr w:rsidR="0007777D" w:rsidRPr="0007777D" w14:paraId="088A5E76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B3254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</w:instrText>
            </w:r>
            <w:r w:rsidRPr="0007777D">
              <w:rPr>
                <w:rFonts w:ascii="Times New Roman" w:hAnsi="Times New Roman"/>
                <w:szCs w:val="21"/>
              </w:rPr>
              <w:instrText>&lt;Cite&gt;&lt;Author&gt;Tu&lt;/Author&gt;&lt;Year&gt;2014&lt;/Year&gt;&lt;RecNum&gt;2983&lt;/RecNum&gt;&lt;DisplayText&gt;(Tu et al., 2014)&lt;/DisplayText&gt;&lt;record&gt;&lt;rec-number&gt;2983&lt;/rec-number&gt;&lt;foreign-keys&gt;&lt;key app="EN" db-id="50wxdpzd9vd5r7e9t5b595djrfpttrxw9avp" timestamp="1646372125"&gt;2983&lt;/key&gt;&lt;/fore</w:instrText>
            </w:r>
            <w:r w:rsidRPr="0007777D">
              <w:rPr>
                <w:rFonts w:ascii="Times New Roman" w:hAnsi="Times New Roman"/>
                <w:szCs w:val="21"/>
              </w:rPr>
              <w:instrText>ign-keys&gt;&lt;ref-type name="Journal Article"&gt;17&lt;/ref-type&gt;&lt;contributors&gt;&lt;authors&gt;&lt;author&gt;Tu, X. K.&lt;/author&gt;&lt;author&gt;Yang, W. Z.&lt;/author&gt;&lt;author&gt;Chen, J. P.&lt;/author&gt;&lt;author&gt;Chen, Y.&lt;/author&gt;&lt;author&gt;Ouyang, L. Q.&lt;/author&gt;&lt;author&gt;Xu, Y. C.&lt;/author&gt;&lt;author&gt;Shi, S.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 S.&lt;/author&gt;&lt;/authors&gt;&lt;/contributors&gt;&lt;auth-address&gt;Department of Neurosurgery, Fujian Medical University Union Hospital, 29# Xinquan Road, Fuzhou, Fujian, 350001, China.&lt;/auth-address&gt;&lt;titles&gt;&lt;title&gt;Curcumin inhibits TLR2/4-NF-κB signaling pathway and atte</w:instrText>
            </w:r>
            <w:r w:rsidRPr="0007777D">
              <w:rPr>
                <w:rFonts w:ascii="Times New Roman" w:hAnsi="Times New Roman"/>
                <w:szCs w:val="21"/>
              </w:rPr>
              <w:instrText>nuates brain damage in permanent focal cerebral ischemia in rats&lt;/title&gt;&lt;secondary-title&gt;Inflammation&lt;/secondary-title&gt;&lt;/titles&gt;&lt;periodical&gt;&lt;full-title&gt;Inflammation&lt;/full-title&gt;&lt;/periodical&gt;&lt;pages&gt;1544-51&lt;/pages&gt;&lt;volume&gt;37&lt;/volume&gt;&lt;number&gt;5&lt;/number&gt;&lt;editio</w:instrText>
            </w:r>
            <w:r w:rsidRPr="0007777D">
              <w:rPr>
                <w:rFonts w:ascii="Times New Roman" w:hAnsi="Times New Roman"/>
                <w:szCs w:val="21"/>
              </w:rPr>
              <w:instrText>n&gt;2014/04/12&lt;/edition&gt;&lt;keywords&gt;&lt;keyword&gt;Animals&lt;/keyword&gt;&lt;keyword&gt;Brain Ischemia/metabolism/pathology/*prevention &amp;amp; control&lt;/keyword&gt;&lt;keyword&gt;Curcumin/pharmacology/*therapeutic use&lt;/keyword&gt;&lt;keyword&gt;Male&lt;/keyword&gt;&lt;keyword&gt;NF-kappa B/*antagonists &amp;amp;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 inhibitors/metabolism&lt;/keyword&gt;&lt;keyword&gt;Rats&lt;/keyword&gt;&lt;keyword&gt;Rats, Sprague-Dawley&lt;/keyword&gt;&lt;keyword&gt;Signal Transduction/*drug effects/physiology&lt;/keyword&gt;&lt;keyword&gt;Toll-Like Receptor 2/*antagonists &amp;amp; inhibitors/metabolism&lt;/keyword&gt;&lt;keyword&gt;Toll-Like </w:instrText>
            </w:r>
            <w:r w:rsidRPr="0007777D">
              <w:rPr>
                <w:rFonts w:ascii="Times New Roman" w:hAnsi="Times New Roman"/>
                <w:szCs w:val="21"/>
              </w:rPr>
              <w:instrText>Receptor 4/*antagonists &amp;amp; inhibitors/metabolism&lt;/keyword&gt;&lt;/keywords&gt;&lt;dates&gt;&lt;year&gt;2014&lt;/year&gt;&lt;pub-dates&gt;&lt;date&gt;Oct&lt;/date&gt;&lt;/pub-dates&gt;&lt;/dates&gt;&lt;isbn&gt;0360-3997&lt;/isbn&gt;&lt;accession-num&gt;24723245&lt;/accession-num&gt;&lt;urls&gt;&lt;/urls&gt;&lt;electronic-resource-num&gt;10.1007/s10753</w:instrText>
            </w:r>
            <w:r w:rsidRPr="0007777D">
              <w:rPr>
                <w:rFonts w:ascii="Times New Roman" w:hAnsi="Times New Roman"/>
                <w:szCs w:val="21"/>
              </w:rPr>
              <w:instrText>-014-9881-6&lt;/electronic-resource-num&gt;&lt;remote-database-provider&gt;NLM&lt;/remote-database-provider&gt;&lt;language&gt;eng&lt;/language&gt;&lt;/re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Tu et al., 2014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A8DA8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D40B1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BA44F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F4F99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172C4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0 and 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0AA29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At 2 and 12 h </w:t>
            </w:r>
            <w:r w:rsidRPr="0007777D">
              <w:rPr>
                <w:rFonts w:ascii="Times New Roman" w:hAnsi="Times New Roman"/>
                <w:szCs w:val="21"/>
              </w:rPr>
              <w:t>after the onset of ischemia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0D66E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score, neuronal damage, brain water content and reduce infarct siz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32A90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hibit TLR2/4-NF-κB signaling pathway, reduce MPO activity, and attenuate the release of TNF-α and IL-1β.</w:t>
            </w:r>
          </w:p>
        </w:tc>
      </w:tr>
      <w:tr w:rsidR="0007777D" w:rsidRPr="0007777D" w14:paraId="2FBFAF20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56993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Eb25nPC9BdXRob3I+PFllYXI+MjAxNDwvWWVhcj48UmVj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Eb25nPC9BdXRob3I+PFllYXI+MjAxNDwvWWVhcj48UmVj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</w:instrText>
            </w:r>
            <w:r w:rsidRPr="0007777D">
              <w:rPr>
                <w:rFonts w:ascii="Times New Roman" w:hAnsi="Times New Roman"/>
                <w:szCs w:val="21"/>
              </w:rPr>
              <w:instrText xml:space="preserve">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Dong et al., 2014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402C8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Brain microvascular endothelial 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F9A35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FD231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38104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D6703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20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M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9B5C1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at 30 min before OGD exposure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280EE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tenuate cell injury, reduce the release of LDH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D1ABF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hibit MAPK pathway and NF-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κB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activation, reduce IL-1β.</w:t>
            </w:r>
          </w:p>
        </w:tc>
      </w:tr>
      <w:tr w:rsidR="0007777D" w:rsidRPr="0007777D" w14:paraId="7760FE5A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AE2A8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/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&lt;EndNote&gt;&lt;Cite&gt;&lt;Author&gt;Liu&lt;/Author&gt;&lt;Year&gt;2013&lt;/Year&gt;&lt;RecN</w:instrText>
            </w:r>
            <w:r w:rsidRPr="0007777D">
              <w:rPr>
                <w:rFonts w:ascii="Times New Roman" w:hAnsi="Times New Roman"/>
                <w:szCs w:val="21"/>
              </w:rPr>
              <w:instrText>um&gt;2985&lt;/RecNum&gt;&lt;DisplayText&gt;(Liu et al., 2013)&lt;/DisplayText&gt;&lt;record&gt;&lt;rec-number&gt;2985&lt;/rec-number&gt;&lt;foreign-keys&gt;&lt;key app="EN" db-id="50wxdpzd9vd5r7e9t5b595djrfpttrxw9avp" timestamp="1646372715"&gt;2985&lt;/key&gt;&lt;/foreign-keys&gt;&lt;ref-type name="Journal Article"&gt;17&lt;/</w:instrText>
            </w:r>
            <w:r w:rsidRPr="0007777D">
              <w:rPr>
                <w:rFonts w:ascii="Times New Roman" w:hAnsi="Times New Roman"/>
                <w:szCs w:val="21"/>
              </w:rPr>
              <w:instrText>ref-type&gt;&lt;contributors&gt;&lt;authors&gt;&lt;author&gt;Liu, Z. J.&lt;/author&gt;&lt;author&gt;Liu, W.&lt;/author&gt;&lt;author&gt;Liu, L.&lt;/author&gt;&lt;author&gt;Xiao, C.&lt;/author&gt;&lt;author&gt;Wang, Y.&lt;/author&gt;&lt;author&gt;Jiao, J. S.&lt;/author&gt;&lt;/authors&gt;&lt;/contributors&gt;&lt;auth-address&gt;Department of Neurology, China-J</w:instrText>
            </w:r>
            <w:r w:rsidRPr="0007777D">
              <w:rPr>
                <w:rFonts w:ascii="Times New Roman" w:hAnsi="Times New Roman"/>
                <w:szCs w:val="21"/>
              </w:rPr>
              <w:instrText>apan Friendship Hospital, 2 Yinghua Dongjie, Hepingli, Beijing 100029, China.&lt;/auth-address&gt;&lt;titles&gt;&lt;title&gt;Curcumin Protects Neuron against Cerebral Ischemia-Induced Inflammation through Improving PPAR-Gamma Function&lt;/title&gt;&lt;secondary-title&gt;Evid Based Comp</w:instrText>
            </w:r>
            <w:r w:rsidRPr="0007777D">
              <w:rPr>
                <w:rFonts w:ascii="Times New Roman" w:hAnsi="Times New Roman"/>
                <w:szCs w:val="21"/>
              </w:rPr>
              <w:instrText>lement Alternat Med&lt;/secondary-title&gt;&lt;/titles&gt;&lt;periodical&gt;&lt;full-title&gt;Evid Based Complement Alternat Med&lt;/full-title&gt;&lt;/periodical&gt;&lt;pages&gt;470975&lt;/pages&gt;&lt;volume&gt;2013&lt;/volume&gt;&lt;edition&gt;2013/06/14&lt;/edition&gt;&lt;dates&gt;&lt;year&gt;2013&lt;/year&gt;&lt;/dates&gt;&lt;isbn&gt;1741-427X (Print)</w:instrText>
            </w:r>
            <w:r w:rsidRPr="0007777D">
              <w:rPr>
                <w:rFonts w:ascii="Times New Roman" w:hAnsi="Times New Roman"/>
                <w:szCs w:val="21"/>
              </w:rPr>
              <w:instrText>&amp;#xD;1741-427x&lt;/isbn&gt;&lt;accession-num&gt;23762140&lt;/accession-num&gt;&lt;urls&gt;&lt;/urls&gt;&lt;custom2&gt;PMC3670515&lt;/custom2&gt;&lt;electronic-resource-num&gt;10.1155/2013/470975&lt;/electronic-resource-num&gt;&lt;remote-database-provider&gt;NLM&lt;/remote-database-provider&gt;&lt;language&gt;eng&lt;/language&gt;&lt;/re</w:instrText>
            </w:r>
            <w:r w:rsidRPr="0007777D">
              <w:rPr>
                <w:rFonts w:ascii="Times New Roman" w:hAnsi="Times New Roman"/>
                <w:szCs w:val="21"/>
              </w:rPr>
              <w:instrText>cord&gt;&lt;/Cite&gt;&lt;/EndNote&gt;</w:instrText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Liu et al., 2013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A256F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EECDA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54083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CBCE3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B3029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2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769F2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For 3 days. The last injection is 2 h prior to surgery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C3E478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 behavior, reduce infarct volum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20B8D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Upregulate PPAR γ expression and </w:t>
            </w:r>
            <w:r w:rsidRPr="0007777D">
              <w:rPr>
                <w:rFonts w:ascii="Times New Roman" w:hAnsi="Times New Roman"/>
                <w:szCs w:val="21"/>
              </w:rPr>
              <w:t xml:space="preserve">PPAR γ -PPRE binding activity; decrease inflammatory mediators, such as IL-1 β, TNF-α, PGE2, NO, COX-2, and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iNOS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; suppress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IκB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degradation.</w:t>
            </w:r>
          </w:p>
        </w:tc>
      </w:tr>
      <w:tr w:rsidR="0007777D" w:rsidRPr="0007777D" w14:paraId="3F05728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0ABD8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dTwvQXV0aG9yPjxZZWFyPjIwMTM8L1llYXI+PFJlY051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dTwvQXV0aG9yPjxZZWFyPjIwMTM8L1llYXI+PFJlY051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u et al., 2013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14CC9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  <w:shd w:val="clear" w:color="auto" w:fill="FFFFFF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FA793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089563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57B41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A5520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49287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 reperfusion onset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A341F7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Reduce infarct volume, cell injury and </w:t>
            </w:r>
            <w:r w:rsidRPr="0007777D">
              <w:rPr>
                <w:rFonts w:ascii="Times New Roman" w:hAnsi="Times New Roman"/>
                <w:szCs w:val="21"/>
              </w:rPr>
              <w:t>oxidative stress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26728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gulation of PI3K/Akt/Nrf2 signal pathway, reduce the expression of NQO1.</w:t>
            </w:r>
          </w:p>
        </w:tc>
      </w:tr>
      <w:tr w:rsidR="0007777D" w:rsidRPr="0007777D" w14:paraId="581BBF9D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08513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YW5nPC9BdXRob3I+PFllYXI+MjAxMzwvWWVhcj48UmVj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XYW5nPC9BdXRob3I+PFllYXI+MjAxMzwvWWVhcj48UmVj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Wang et al., 2013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202AC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at brain microvascular endothelial cell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15196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G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7CAF2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594FF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to</w:t>
            </w:r>
            <w:r w:rsidRPr="0007777D">
              <w:rPr>
                <w:rFonts w:ascii="Times New Roman" w:hAnsi="Times New Roman"/>
                <w:szCs w:val="21"/>
              </w:rPr>
              <w:t xml:space="preserve"> the culture medium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5E029D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1, 20, and 100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μM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96FDE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dd prior to OGD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96671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Attenuate disruption of paracellular permeability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FDFE91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Protect disruption of TJ and barrier dysfunction via the HO-1 pathway.</w:t>
            </w:r>
          </w:p>
        </w:tc>
      </w:tr>
      <w:tr w:rsidR="0007777D" w:rsidRPr="0007777D" w14:paraId="187A3D25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92DA0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GdW5rPC9BdXRob3I+PFllYXI+MjAxMzwvWWVhcj48UmVj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GdW5rPC9BdXRob3I+PFllYXI+MjAxMzwvWWVhcj48UmVj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Funk et al., 2013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C413C5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37276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MCAO/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EECAFE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oids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EE5DC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ntraperitone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9127C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30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AF36B6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1 hour prior to reperfusion.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D2B9EA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Reduce infarct size, brain edema and neurological function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32F8A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hibit number and activation state (CD11b and ROS) of </w:t>
            </w:r>
            <w:r w:rsidRPr="0007777D">
              <w:rPr>
                <w:rFonts w:ascii="Times New Roman" w:hAnsi="Times New Roman"/>
                <w:szCs w:val="21"/>
              </w:rPr>
              <w:t>neutrophils; decrease the expression of TNFα and ICAM-1, a marker of endothelial activation; reduce NF-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κB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activation and subsequent ICAM-1 gene expression.</w:t>
            </w:r>
          </w:p>
        </w:tc>
      </w:tr>
      <w:tr w:rsidR="0007777D" w:rsidRPr="0007777D" w14:paraId="6C7817C8" w14:textId="77777777">
        <w:tc>
          <w:tcPr>
            <w:tcW w:w="1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886E7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lastRenderedPageBreak/>
              <w:fldChar w:fldCharType="begin">
                <w:fldData xml:space="preserve">PEVuZE5vdGU+PENpdGU+PEF1dGhvcj5LYWtrYXI8L0F1dGhvcj48WWVhcj4yMDEzPC9ZZWFyPjxS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Pr="0007777D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LYWtrYXI8L0F1dGhvcj48WWVhcj4yMDEzPC9ZZWFyPjxS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</w:fldData>
              </w:fldChar>
            </w:r>
            <w:r w:rsidRPr="0007777D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  <w:r w:rsidRPr="0007777D">
              <w:rPr>
                <w:rFonts w:ascii="Times New Roman" w:hAnsi="Times New Roman"/>
                <w:szCs w:val="21"/>
              </w:rPr>
            </w:r>
            <w:r w:rsidRPr="0007777D">
              <w:rPr>
                <w:rFonts w:ascii="Times New Roman" w:hAnsi="Times New Roman"/>
                <w:szCs w:val="21"/>
              </w:rPr>
              <w:fldChar w:fldCharType="separate"/>
            </w:r>
            <w:r w:rsidRPr="0007777D">
              <w:rPr>
                <w:rFonts w:ascii="Times New Roman" w:hAnsi="Times New Roman"/>
                <w:szCs w:val="21"/>
              </w:rPr>
              <w:t>(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Kakkar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 xml:space="preserve"> et al., 2013)</w:t>
            </w:r>
            <w:r w:rsidRPr="0007777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0188CB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Wistar ra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E99FD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BCCA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A71CD4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Curcumin loaded solid lipid nanoparticles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09E3A9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O</w:t>
            </w:r>
            <w:r w:rsidRPr="0007777D">
              <w:rPr>
                <w:rFonts w:ascii="Times New Roman" w:hAnsi="Times New Roman"/>
                <w:szCs w:val="21"/>
              </w:rPr>
              <w:t>ral administration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6F7A6C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25 and 50 mg/kg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B86BA2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5 days prior and continued for 3 days after BCCAO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05FCFF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>Improve neurological score.</w:t>
            </w:r>
          </w:p>
        </w:tc>
        <w:tc>
          <w:tcPr>
            <w:tcW w:w="3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C77FA0" w14:textId="77777777" w:rsidR="00600B5E" w:rsidRPr="0007777D" w:rsidRDefault="006A626D">
            <w:pPr>
              <w:suppressAutoHyphens/>
              <w:adjustRightInd w:val="0"/>
              <w:snapToGrid w:val="0"/>
              <w:spacing w:line="220" w:lineRule="atLeast"/>
              <w:jc w:val="left"/>
              <w:rPr>
                <w:rFonts w:ascii="Times New Roman" w:hAnsi="Times New Roman"/>
                <w:szCs w:val="21"/>
              </w:rPr>
            </w:pPr>
            <w:r w:rsidRPr="0007777D">
              <w:rPr>
                <w:rFonts w:ascii="Times New Roman" w:hAnsi="Times New Roman"/>
                <w:szCs w:val="21"/>
              </w:rPr>
              <w:t xml:space="preserve">Increase the level of SOD, CAT, GSH, and mitochondrial complex enzyme activities, decrease the level of lipid peroxidation, nitrite, and </w:t>
            </w:r>
            <w:proofErr w:type="spellStart"/>
            <w:r w:rsidRPr="0007777D">
              <w:rPr>
                <w:rFonts w:ascii="Times New Roman" w:hAnsi="Times New Roman"/>
                <w:szCs w:val="21"/>
              </w:rPr>
              <w:t>AChE</w:t>
            </w:r>
            <w:proofErr w:type="spellEnd"/>
            <w:r w:rsidRPr="0007777D">
              <w:rPr>
                <w:rFonts w:ascii="Times New Roman" w:hAnsi="Times New Roman"/>
                <w:szCs w:val="21"/>
              </w:rPr>
              <w:t>.</w:t>
            </w:r>
          </w:p>
        </w:tc>
      </w:tr>
    </w:tbl>
    <w:p w14:paraId="56353AC2" w14:textId="77777777" w:rsidR="00600B5E" w:rsidRPr="0007777D" w:rsidRDefault="006A626D">
      <w:pPr>
        <w:rPr>
          <w:rFonts w:ascii="Times New Roman" w:hAnsi="Times New Roman"/>
          <w:szCs w:val="21"/>
          <w:shd w:val="clear" w:color="auto" w:fill="FFFFFF"/>
        </w:rPr>
      </w:pPr>
      <w:proofErr w:type="spellStart"/>
      <w:r w:rsidRPr="0007777D">
        <w:rPr>
          <w:rFonts w:ascii="Times New Roman" w:hAnsi="Times New Roman"/>
          <w:szCs w:val="24"/>
        </w:rPr>
        <w:t>AchE</w:t>
      </w:r>
      <w:proofErr w:type="spellEnd"/>
      <w:r w:rsidRPr="0007777D">
        <w:rPr>
          <w:rFonts w:ascii="Times New Roman" w:hAnsi="Times New Roman"/>
          <w:szCs w:val="24"/>
        </w:rPr>
        <w:t xml:space="preserve">: acetylcholinesterase; </w:t>
      </w:r>
      <w:r w:rsidRPr="0007777D">
        <w:rPr>
          <w:rFonts w:ascii="Times New Roman" w:hAnsi="Times New Roman"/>
          <w:szCs w:val="21"/>
        </w:rPr>
        <w:t xml:space="preserve">BBB: blood-brain barrier; BCCAO: bilateral common carotid artery occlusion; </w:t>
      </w:r>
      <w:r w:rsidRPr="0007777D">
        <w:rPr>
          <w:rFonts w:ascii="Times New Roman" w:hAnsi="Times New Roman"/>
          <w:szCs w:val="21"/>
          <w:shd w:val="clear" w:color="auto" w:fill="FFFFFF"/>
        </w:rPr>
        <w:t>CAT: catalase; CIRI: cerebral ischemia-reperfusion injury;</w:t>
      </w:r>
      <w:r w:rsidRPr="0007777D">
        <w:rPr>
          <w:rFonts w:ascii="Times New Roman" w:hAnsi="Times New Roman" w:hint="eastAsia"/>
          <w:szCs w:val="21"/>
          <w:shd w:val="clear" w:color="auto" w:fill="FFFFFF"/>
        </w:rPr>
        <w:t xml:space="preserve"> </w:t>
      </w:r>
      <w:r w:rsidRPr="0007777D">
        <w:rPr>
          <w:rFonts w:ascii="Times New Roman" w:hAnsi="Times New Roman"/>
          <w:szCs w:val="24"/>
        </w:rPr>
        <w:t xml:space="preserve">COX-2: </w:t>
      </w:r>
      <w:r w:rsidRPr="0007777D">
        <w:rPr>
          <w:rFonts w:ascii="Times New Roman" w:hAnsi="Times New Roman"/>
          <w:shd w:val="clear" w:color="auto" w:fill="FFFFFF"/>
        </w:rPr>
        <w:t>cyclooxygenase-2;</w:t>
      </w:r>
      <w:r w:rsidRPr="0007777D">
        <w:rPr>
          <w:rFonts w:ascii="Times New Roman" w:hAnsi="Times New Roman"/>
          <w:szCs w:val="24"/>
        </w:rPr>
        <w:t xml:space="preserve"> </w:t>
      </w:r>
      <w:proofErr w:type="spellStart"/>
      <w:r w:rsidRPr="0007777D">
        <w:rPr>
          <w:rFonts w:ascii="Times New Roman" w:hAnsi="Times New Roman"/>
          <w:szCs w:val="21"/>
          <w:shd w:val="clear" w:color="auto" w:fill="FFFFFF"/>
        </w:rPr>
        <w:t>dMCAO</w:t>
      </w:r>
      <w:proofErr w:type="spellEnd"/>
      <w:r w:rsidRPr="0007777D">
        <w:rPr>
          <w:rFonts w:ascii="Times New Roman" w:hAnsi="Times New Roman"/>
          <w:szCs w:val="21"/>
          <w:shd w:val="clear" w:color="auto" w:fill="FFFFFF"/>
        </w:rPr>
        <w:t xml:space="preserve">: distal middle cerebral artery occlusion; </w:t>
      </w:r>
      <w:r w:rsidRPr="0007777D">
        <w:rPr>
          <w:rFonts w:ascii="Times New Roman" w:hAnsi="Times New Roman"/>
          <w:szCs w:val="21"/>
        </w:rPr>
        <w:t xml:space="preserve">GCI: global cerebral ischemia; 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GPX: glutathione peroxidase; </w:t>
      </w:r>
      <w:r w:rsidRPr="0007777D">
        <w:rPr>
          <w:rFonts w:ascii="Times New Roman" w:hAnsi="Times New Roman"/>
          <w:shd w:val="clear" w:color="auto" w:fill="FFFFFF"/>
        </w:rPr>
        <w:t xml:space="preserve">HO-1: heme oxygenase-1; </w:t>
      </w:r>
      <w:r w:rsidRPr="0007777D">
        <w:rPr>
          <w:rFonts w:ascii="Times New Roman" w:hAnsi="Times New Roman"/>
          <w:szCs w:val="21"/>
          <w:shd w:val="clear" w:color="auto" w:fill="FFFFFF"/>
        </w:rPr>
        <w:t>H/R: hypoxia/reoxygenation;</w:t>
      </w:r>
      <w:r w:rsidRPr="0007777D">
        <w:rPr>
          <w:rFonts w:ascii="Times New Roman" w:hAnsi="Times New Roman" w:hint="eastAsia"/>
          <w:szCs w:val="21"/>
          <w:shd w:val="clear" w:color="auto" w:fill="FFFFFF"/>
        </w:rPr>
        <w:t xml:space="preserve"> 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ICDH: isocitrate dehydrogenase; IFN-γ: interferon-γ; </w:t>
      </w:r>
      <w:r w:rsidRPr="0007777D">
        <w:rPr>
          <w:rFonts w:ascii="Times New Roman" w:hAnsi="Times New Roman"/>
          <w:szCs w:val="21"/>
        </w:rPr>
        <w:t xml:space="preserve">IL: interleukin; </w:t>
      </w:r>
      <w:proofErr w:type="spellStart"/>
      <w:r w:rsidRPr="0007777D">
        <w:rPr>
          <w:rFonts w:ascii="Times New Roman" w:hAnsi="Times New Roman"/>
          <w:szCs w:val="24"/>
        </w:rPr>
        <w:t>iNOS</w:t>
      </w:r>
      <w:proofErr w:type="spellEnd"/>
      <w:r w:rsidRPr="0007777D">
        <w:rPr>
          <w:rFonts w:ascii="Times New Roman" w:hAnsi="Times New Roman"/>
          <w:szCs w:val="24"/>
        </w:rPr>
        <w:t xml:space="preserve">: </w:t>
      </w:r>
      <w:r w:rsidRPr="0007777D">
        <w:rPr>
          <w:rFonts w:ascii="Times New Roman" w:hAnsi="Times New Roman"/>
          <w:shd w:val="clear" w:color="auto" w:fill="FFFFFF"/>
        </w:rPr>
        <w:t>inducible nitric oxi</w:t>
      </w:r>
      <w:r w:rsidRPr="0007777D">
        <w:rPr>
          <w:rFonts w:ascii="Times New Roman" w:hAnsi="Times New Roman"/>
          <w:shd w:val="clear" w:color="auto" w:fill="FFFFFF"/>
        </w:rPr>
        <w:t>de synthase;</w:t>
      </w:r>
      <w:r w:rsidRPr="0007777D">
        <w:rPr>
          <w:rFonts w:ascii="Times New Roman" w:hAnsi="Times New Roman" w:hint="eastAsia"/>
          <w:shd w:val="clear" w:color="auto" w:fill="FFFFFF"/>
        </w:rPr>
        <w:t xml:space="preserve"> 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JAK2: </w:t>
      </w:r>
      <w:r w:rsidRPr="0007777D">
        <w:rPr>
          <w:rFonts w:ascii="Times New Roman" w:hAnsi="Times New Roman"/>
          <w:shd w:val="clear" w:color="auto" w:fill="FFFFFF"/>
        </w:rPr>
        <w:t xml:space="preserve">Janus kinase 2; </w:t>
      </w:r>
      <w:r w:rsidRPr="0007777D">
        <w:rPr>
          <w:rFonts w:ascii="Times New Roman" w:hAnsi="Times New Roman"/>
          <w:szCs w:val="21"/>
          <w:shd w:val="clear" w:color="auto" w:fill="FFFFFF"/>
        </w:rPr>
        <w:t>LDH: lactate dehydrogenase;</w:t>
      </w:r>
      <w:r w:rsidRPr="0007777D">
        <w:rPr>
          <w:rFonts w:ascii="Times New Roman" w:hAnsi="Times New Roman" w:hint="eastAsia"/>
          <w:szCs w:val="21"/>
          <w:shd w:val="clear" w:color="auto" w:fill="FFFFFF"/>
        </w:rPr>
        <w:t xml:space="preserve"> 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LPS: lipopolysaccharide; </w:t>
      </w:r>
      <w:r w:rsidRPr="0007777D">
        <w:rPr>
          <w:rFonts w:ascii="Times New Roman" w:hAnsi="Times New Roman"/>
          <w:szCs w:val="21"/>
        </w:rPr>
        <w:t xml:space="preserve">MCAO/R: </w:t>
      </w:r>
      <w:r w:rsidRPr="0007777D">
        <w:rPr>
          <w:rFonts w:ascii="Times New Roman" w:hAnsi="Times New Roman" w:hint="eastAsia"/>
          <w:szCs w:val="21"/>
        </w:rPr>
        <w:t>m</w:t>
      </w:r>
      <w:r w:rsidRPr="0007777D">
        <w:rPr>
          <w:rFonts w:ascii="Times New Roman" w:hAnsi="Times New Roman"/>
          <w:szCs w:val="21"/>
        </w:rPr>
        <w:t xml:space="preserve">iddle cerebral artery occlusion and reperfusion; </w:t>
      </w:r>
      <w:r w:rsidRPr="0007777D">
        <w:rPr>
          <w:rFonts w:ascii="Times New Roman" w:hAnsi="Times New Roman"/>
          <w:szCs w:val="21"/>
          <w:shd w:val="clear" w:color="auto" w:fill="FFFFFF"/>
        </w:rPr>
        <w:t>MDA: malondialdehyde; MMP: mitochondrial membrane potential;</w:t>
      </w:r>
      <w:r w:rsidRPr="0007777D">
        <w:rPr>
          <w:rFonts w:ascii="Times New Roman" w:hAnsi="Times New Roman" w:hint="eastAsia"/>
          <w:szCs w:val="21"/>
          <w:shd w:val="clear" w:color="auto" w:fill="FFFFFF"/>
        </w:rPr>
        <w:t xml:space="preserve"> </w:t>
      </w:r>
      <w:r w:rsidRPr="0007777D">
        <w:rPr>
          <w:rFonts w:ascii="Times New Roman" w:hAnsi="Times New Roman"/>
          <w:szCs w:val="21"/>
        </w:rPr>
        <w:t>NF-</w:t>
      </w:r>
      <w:proofErr w:type="spellStart"/>
      <w:r w:rsidRPr="0007777D">
        <w:rPr>
          <w:rFonts w:ascii="Times New Roman" w:hAnsi="Times New Roman"/>
          <w:szCs w:val="21"/>
        </w:rPr>
        <w:t>κB</w:t>
      </w:r>
      <w:proofErr w:type="spellEnd"/>
      <w:r w:rsidRPr="0007777D">
        <w:rPr>
          <w:rFonts w:ascii="Times New Roman" w:hAnsi="Times New Roman"/>
          <w:szCs w:val="21"/>
        </w:rPr>
        <w:t xml:space="preserve">: nuclear factor kappa B; </w:t>
      </w:r>
      <w:r w:rsidRPr="0007777D">
        <w:rPr>
          <w:rFonts w:ascii="Times New Roman" w:hAnsi="Times New Roman"/>
          <w:szCs w:val="21"/>
          <w:shd w:val="clear" w:color="auto" w:fill="FFFFFF"/>
        </w:rPr>
        <w:t>NMDAR1: N-methyl-D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-aspartate receptor 1; </w:t>
      </w:r>
      <w:r w:rsidRPr="0007777D">
        <w:rPr>
          <w:rFonts w:ascii="Times New Roman" w:hAnsi="Times New Roman"/>
          <w:szCs w:val="24"/>
        </w:rPr>
        <w:t xml:space="preserve">NO: </w:t>
      </w:r>
      <w:r w:rsidRPr="0007777D">
        <w:rPr>
          <w:rFonts w:ascii="Times New Roman" w:hAnsi="Times New Roman"/>
          <w:shd w:val="clear" w:color="auto" w:fill="FFFFFF"/>
        </w:rPr>
        <w:t>nitric oxide;</w:t>
      </w:r>
      <w:r w:rsidRPr="0007777D">
        <w:rPr>
          <w:rFonts w:ascii="Times New Roman" w:hAnsi="Times New Roman" w:hint="eastAsia"/>
          <w:shd w:val="clear" w:color="auto" w:fill="FFFFFF"/>
        </w:rPr>
        <w:t xml:space="preserve"> </w:t>
      </w:r>
      <w:r w:rsidRPr="0007777D">
        <w:rPr>
          <w:rFonts w:ascii="Times New Roman" w:hAnsi="Times New Roman"/>
          <w:shd w:val="clear" w:color="auto" w:fill="FFFFFF"/>
        </w:rPr>
        <w:t xml:space="preserve">NQO1: NAD(P)H: quinone oxidoreductase 1; NRF-1: </w:t>
      </w:r>
      <w:r w:rsidRPr="0007777D">
        <w:rPr>
          <w:rFonts w:ascii="Times New Roman" w:hAnsi="Times New Roman"/>
          <w:szCs w:val="24"/>
        </w:rPr>
        <w:t xml:space="preserve">nuclear respiratory factor-1; 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Nrf2: nuclear factor-erythroid-related factor-2; </w:t>
      </w:r>
      <w:r w:rsidRPr="0007777D">
        <w:rPr>
          <w:rFonts w:ascii="Times New Roman" w:hAnsi="Times New Roman"/>
          <w:szCs w:val="21"/>
        </w:rPr>
        <w:t xml:space="preserve">NSCs: neural stem cells; OGD/R: </w:t>
      </w:r>
      <w:r w:rsidRPr="0007777D">
        <w:rPr>
          <w:rFonts w:ascii="Times New Roman" w:hAnsi="Times New Roman" w:hint="eastAsia"/>
          <w:szCs w:val="21"/>
        </w:rPr>
        <w:t>o</w:t>
      </w:r>
      <w:r w:rsidRPr="0007777D">
        <w:rPr>
          <w:rFonts w:ascii="Times New Roman" w:hAnsi="Times New Roman"/>
          <w:szCs w:val="21"/>
        </w:rPr>
        <w:t xml:space="preserve">xygen-glucose-deprivation/reperfusion; </w:t>
      </w:r>
      <w:r w:rsidRPr="0007777D">
        <w:rPr>
          <w:rFonts w:ascii="Times New Roman" w:hAnsi="Times New Roman"/>
          <w:szCs w:val="24"/>
        </w:rPr>
        <w:t xml:space="preserve">PGE2: </w:t>
      </w:r>
      <w:r w:rsidRPr="0007777D">
        <w:rPr>
          <w:rFonts w:ascii="Times New Roman" w:hAnsi="Times New Roman"/>
          <w:shd w:val="clear" w:color="auto" w:fill="FFFFFF"/>
        </w:rPr>
        <w:t>prostaglan</w:t>
      </w:r>
      <w:r w:rsidRPr="0007777D">
        <w:rPr>
          <w:rFonts w:ascii="Times New Roman" w:hAnsi="Times New Roman"/>
          <w:shd w:val="clear" w:color="auto" w:fill="FFFFFF"/>
        </w:rPr>
        <w:t>din E2;</w:t>
      </w:r>
      <w:r w:rsidRPr="0007777D">
        <w:rPr>
          <w:rFonts w:ascii="Times New Roman" w:hAnsi="Times New Roman"/>
          <w:szCs w:val="24"/>
        </w:rPr>
        <w:t xml:space="preserve"> 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PLPP: pyridoxal phosphate phosphatase; </w:t>
      </w:r>
      <w:r w:rsidRPr="0007777D">
        <w:rPr>
          <w:rFonts w:ascii="Times New Roman" w:hAnsi="Times New Roman"/>
        </w:rPr>
        <w:t xml:space="preserve">PP2A: </w:t>
      </w:r>
      <w:r w:rsidRPr="0007777D">
        <w:rPr>
          <w:rFonts w:ascii="Times New Roman" w:hAnsi="Times New Roman"/>
          <w:shd w:val="clear" w:color="auto" w:fill="FFFFFF"/>
        </w:rPr>
        <w:t xml:space="preserve">protein phosphatase 2A; </w:t>
      </w:r>
      <w:r w:rsidRPr="0007777D">
        <w:rPr>
          <w:rFonts w:ascii="Times New Roman" w:hAnsi="Times New Roman"/>
          <w:szCs w:val="24"/>
        </w:rPr>
        <w:t xml:space="preserve">PPAR γ: peroxisome proliferator-activated receptor γ; </w:t>
      </w:r>
      <w:r w:rsidRPr="0007777D">
        <w:rPr>
          <w:rFonts w:ascii="Times New Roman" w:hAnsi="Times New Roman"/>
          <w:szCs w:val="21"/>
          <w:shd w:val="clear" w:color="auto" w:fill="FFFFFF"/>
        </w:rPr>
        <w:t>ROS: reactive oxygen species;</w:t>
      </w:r>
      <w:r w:rsidRPr="0007777D">
        <w:rPr>
          <w:rFonts w:ascii="Times New Roman" w:hAnsi="Times New Roman" w:hint="eastAsia"/>
          <w:szCs w:val="21"/>
          <w:shd w:val="clear" w:color="auto" w:fill="FFFFFF"/>
        </w:rPr>
        <w:t xml:space="preserve"> </w:t>
      </w:r>
      <w:r w:rsidRPr="0007777D">
        <w:rPr>
          <w:rFonts w:ascii="Times New Roman" w:hAnsi="Times New Roman"/>
          <w:szCs w:val="21"/>
          <w:shd w:val="clear" w:color="auto" w:fill="FFFFFF"/>
        </w:rPr>
        <w:t>SOD2: type-2 superoxide dismutase;</w:t>
      </w:r>
      <w:r w:rsidRPr="0007777D">
        <w:rPr>
          <w:rFonts w:ascii="Times New Roman" w:hAnsi="Times New Roman" w:hint="eastAsia"/>
          <w:szCs w:val="21"/>
          <w:shd w:val="clear" w:color="auto" w:fill="FFFFFF"/>
        </w:rPr>
        <w:t xml:space="preserve"> 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SP1: specific protein 1; </w:t>
      </w:r>
      <w:r w:rsidRPr="0007777D">
        <w:rPr>
          <w:rFonts w:ascii="Times New Roman" w:hAnsi="Times New Roman"/>
          <w:shd w:val="clear" w:color="auto" w:fill="FFFFFF"/>
        </w:rPr>
        <w:t>STAT3: signal transducer and activa</w:t>
      </w:r>
      <w:r w:rsidRPr="0007777D">
        <w:rPr>
          <w:rFonts w:ascii="Times New Roman" w:hAnsi="Times New Roman"/>
          <w:shd w:val="clear" w:color="auto" w:fill="FFFFFF"/>
        </w:rPr>
        <w:t>tor 3 of transcription;</w:t>
      </w:r>
      <w:r w:rsidRPr="0007777D">
        <w:rPr>
          <w:rFonts w:hint="eastAsia"/>
        </w:rPr>
        <w:t xml:space="preserve"> </w:t>
      </w:r>
      <w:r w:rsidRPr="0007777D">
        <w:rPr>
          <w:rFonts w:ascii="Times New Roman" w:hAnsi="Times New Roman"/>
          <w:szCs w:val="24"/>
        </w:rPr>
        <w:t xml:space="preserve">TFAM: mitochondrial transcription factor A; </w:t>
      </w:r>
      <w:r w:rsidRPr="0007777D">
        <w:rPr>
          <w:rFonts w:ascii="Times New Roman" w:hAnsi="Times New Roman"/>
          <w:shd w:val="clear" w:color="auto" w:fill="FFFFFF"/>
        </w:rPr>
        <w:t xml:space="preserve">TJ: tight junction; </w:t>
      </w:r>
      <w:r w:rsidRPr="0007777D">
        <w:rPr>
          <w:rFonts w:ascii="Times New Roman" w:hAnsi="Times New Roman"/>
          <w:szCs w:val="24"/>
        </w:rPr>
        <w:t xml:space="preserve">TLR: toll-like receptors; </w:t>
      </w:r>
      <w:r w:rsidRPr="0007777D">
        <w:rPr>
          <w:rFonts w:ascii="Times New Roman" w:hAnsi="Times New Roman"/>
          <w:szCs w:val="21"/>
        </w:rPr>
        <w:t xml:space="preserve">TNF: tumor necrosis factor; </w:t>
      </w:r>
      <w:r w:rsidRPr="0007777D">
        <w:rPr>
          <w:rFonts w:ascii="Times New Roman" w:hAnsi="Times New Roman"/>
          <w:szCs w:val="21"/>
          <w:shd w:val="clear" w:color="auto" w:fill="FFFFFF"/>
        </w:rPr>
        <w:t xml:space="preserve">UCH-L1: ubiquitin carboxy-terminal hydrolase L1; </w:t>
      </w:r>
      <w:r w:rsidRPr="0007777D">
        <w:rPr>
          <w:rFonts w:ascii="Times New Roman" w:hAnsi="Times New Roman"/>
          <w:szCs w:val="24"/>
        </w:rPr>
        <w:t xml:space="preserve">UCP2: uncoupling protein 2; </w:t>
      </w:r>
      <w:r w:rsidRPr="0007777D">
        <w:rPr>
          <w:rFonts w:ascii="Times New Roman" w:hAnsi="Times New Roman"/>
          <w:shd w:val="clear" w:color="auto" w:fill="FFFFFF"/>
        </w:rPr>
        <w:t>ZO-1: zonula occludens-1</w:t>
      </w:r>
      <w:r w:rsidRPr="0007777D">
        <w:rPr>
          <w:rFonts w:ascii="Times New Roman" w:hAnsi="Times New Roman"/>
          <w:szCs w:val="21"/>
        </w:rPr>
        <w:t>.</w:t>
      </w:r>
    </w:p>
    <w:p w14:paraId="531BFBEB" w14:textId="77777777" w:rsidR="00600B5E" w:rsidRPr="0007777D" w:rsidRDefault="00600B5E">
      <w:pPr>
        <w:spacing w:beforeLines="50" w:before="156" w:afterLines="50" w:after="156" w:line="360" w:lineRule="auto"/>
        <w:contextualSpacing/>
        <w:rPr>
          <w:rFonts w:ascii="Times New Roman" w:hAnsi="Times New Roman"/>
          <w:b/>
          <w:sz w:val="28"/>
        </w:rPr>
      </w:pPr>
    </w:p>
    <w:sectPr w:rsidR="00600B5E" w:rsidRPr="0007777D">
      <w:footerReference w:type="default" r:id="rId8"/>
      <w:pgSz w:w="16838" w:h="11906" w:orient="landscape"/>
      <w:pgMar w:top="720" w:right="720" w:bottom="720" w:left="720" w:header="851" w:footer="992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27497B" w14:textId="77777777" w:rsidR="006A626D" w:rsidRDefault="006A626D">
      <w:pPr>
        <w:spacing w:after="0" w:line="240" w:lineRule="auto"/>
      </w:pPr>
      <w:r>
        <w:separator/>
      </w:r>
    </w:p>
  </w:endnote>
  <w:endnote w:type="continuationSeparator" w:id="0">
    <w:p w14:paraId="7FB43F5A" w14:textId="77777777" w:rsidR="006A626D" w:rsidRDefault="006A62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EC1B60" w14:textId="77777777" w:rsidR="00600B5E" w:rsidRDefault="006A626D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1B0CE8AA" wp14:editId="59467B00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chemeClr val="lt1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7FE9A682" w14:textId="77777777" w:rsidR="00600B5E" w:rsidRDefault="006A626D">
                          <w:pPr>
                            <w:pStyle w:val="Footer"/>
                          </w:pPr>
                          <w:r>
                            <w:rPr>
                              <w:rFonts w:hint="eastAsia"/>
                            </w:rPr>
                            <w:fldChar w:fldCharType="begin"/>
                          </w:r>
                          <w:r>
                            <w:rPr>
                              <w:rFonts w:hint="eastAsia"/>
                            </w:rPr>
                            <w:instrText xml:space="preserve"> PAGE  \* MERGEFORMAT </w:instrText>
                          </w:r>
                          <w:r>
                            <w:rPr>
                              <w:rFonts w:hint="eastAsia"/>
                            </w:rPr>
                            <w:fldChar w:fldCharType="separate"/>
                          </w:r>
                          <w:r>
                            <w:rPr>
                              <w:rFonts w:hint="eastAsia"/>
                            </w:rPr>
                            <w:t>1</w:t>
                          </w:r>
                          <w:r>
                            <w:rPr>
                              <w:rFonts w:hint="eastAsia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 xmlns:wpsCustomData="http://www.wps.cn/officeDocument/2013/wpsCustomData"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58240;mso-width-relative:page;mso-height-relative:page;" filled="f" stroked="f" coordsize="21600,21600" o:gfxdata="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>
                    <w:pPr>
                      <w:pStyle w:val="7"/>
                      <w:rPr>
                        <w:rFonts w:hint="eastAsia" w:eastAsia="等线"/>
                        <w:lang w:eastAsia="zh-CN"/>
                      </w:rPr>
                    </w:pPr>
                    <w:r>
                      <w:rPr>
                        <w:rFonts w:hint="eastAsia"/>
                        <w:lang w:eastAsia="zh-CN"/>
                      </w:rPr>
                      <w:fldChar w:fldCharType="begin"/>
                    </w:r>
                    <w:r>
                      <w:rPr>
                        <w:rFonts w:hint="eastAsia"/>
                        <w:lang w:eastAsia="zh-CN"/>
                      </w:rPr>
                      <w:instrText xml:space="preserve"> PAGE  \* MERGEFORMAT </w:instrText>
                    </w:r>
                    <w:r>
                      <w:rPr>
                        <w:rFonts w:hint="eastAsia"/>
                        <w:lang w:eastAsia="zh-CN"/>
                      </w:rPr>
                      <w:fldChar w:fldCharType="separate"/>
                    </w:r>
                    <w:r>
                      <w:rPr>
                        <w:rFonts w:hint="eastAsia"/>
                        <w:lang w:eastAsia="zh-CN"/>
                      </w:rPr>
                      <w:t>1</w:t>
                    </w:r>
                    <w:r>
                      <w:rPr>
                        <w:rFonts w:hint="eastAsia"/>
                        <w:lang w:eastAsia="zh-CN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6D9321" w14:textId="77777777" w:rsidR="006A626D" w:rsidRDefault="006A626D">
      <w:pPr>
        <w:spacing w:after="0" w:line="240" w:lineRule="auto"/>
      </w:pPr>
      <w:r>
        <w:separator/>
      </w:r>
    </w:p>
  </w:footnote>
  <w:footnote w:type="continuationSeparator" w:id="0">
    <w:p w14:paraId="2BA89F78" w14:textId="77777777" w:rsidR="006A626D" w:rsidRDefault="006A626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hideSpellingErrors/>
  <w:hideGrammaticalErrors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QzMzU2MzM3tDA3MjNQ0lEKTi0uzszPAykwqwUAynb0r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20&lt;record-ids&gt;&lt;item&gt;2936&lt;/item&gt;&lt;item&gt;2938&lt;/item&gt;&lt;item&gt;2939&lt;/item&gt;&lt;item&gt;2940&lt;/item&gt;&lt;item&gt;2941&lt;/item&gt;&lt;item&gt;2942&lt;/item&gt;&lt;item&gt;2943&lt;/item&gt;&lt;item&gt;2944&lt;/item&gt;&lt;item&gt;2946&lt;/item&gt;&lt;item&gt;2947&lt;/item&gt;&lt;item&gt;2949&lt;/item&gt;&lt;item&gt;2951&lt;/item&gt;&lt;item&gt;2952&lt;/item&gt;&lt;item&gt;2953&lt;/item&gt;&lt;item&gt;2955&lt;/item&gt;&lt;item&gt;2956&lt;/item&gt;&lt;item&gt;2958&lt;/item&gt;&lt;item&gt;2959&lt;/item&gt;&lt;item&gt;2960&lt;/item&gt;&lt;item&gt;2964&lt;/item&gt;&lt;item&gt;2965&lt;/item&gt;&lt;item&gt;2966&lt;/item&gt;&lt;item&gt;2967&lt;/item&gt;&lt;item&gt;2968&lt;/item&gt;&lt;item&gt;2969&lt;/item&gt;&lt;item&gt;2970&lt;/item&gt;&lt;item&gt;2971&lt;/item&gt;&lt;item&gt;2973&lt;/item&gt;&lt;item&gt;2974&lt;/item&gt;&lt;item&gt;2975&lt;/item&gt;&lt;item&gt;2976&lt;/item&gt;&lt;item&gt;2977&lt;/item&gt;&lt;item&gt;2978&lt;/item&gt;&lt;item&gt;2979&lt;/item&gt;&lt;item&gt;2982&lt;/item&gt;&lt;item&gt;2983&lt;/item&gt;&lt;item&gt;2984&lt;/item&gt;&lt;item&gt;2985&lt;/item&gt;&lt;item&gt;2986&lt;/item&gt;&lt;item&gt;3026&lt;/item&gt;&lt;item&gt;3029&lt;/item&gt;&lt;item&gt;3033&lt;/item&gt;&lt;item&gt;3038&lt;/item&gt;&lt;item&gt;3061&lt;/item&gt;&lt;item&gt;3062&lt;/item&gt;&lt;item&gt;3066&lt;/item&gt;&lt;item&gt;3069&lt;/item&gt;&lt;item&gt;3083&lt;/item&gt;&lt;item&gt;3086&lt;/item&gt;&lt;item&gt;3091&lt;/item&gt;&lt;item&gt;3093&lt;/item&gt;&lt;item&gt;3101&lt;/item&gt;&lt;item&gt;3106&lt;/item&gt;&lt;item&gt;3107&lt;/item&gt;&lt;item&gt;3109&lt;/item&gt;&lt;item&gt;3121&lt;/item&gt;&lt;item&gt;3123&lt;/item&gt;&lt;item&gt;3126&lt;/item&gt;&lt;item&gt;3129&lt;/item&gt;&lt;item&gt;3144&lt;/item&gt;&lt;item&gt;3149&lt;/item&gt;&lt;item&gt;3153&lt;/item&gt;&lt;item&gt;3155&lt;/item&gt;&lt;item&gt;3156&lt;/item&gt;&lt;item&gt;3158&lt;/item&gt;&lt;item&gt;3159&lt;/item&gt;&lt;item&gt;3160&lt;/item&gt;&lt;item&gt;3161&lt;/item&gt;&lt;item&gt;3162&lt;/item&gt;&lt;item&gt;3163&lt;/item&gt;&lt;item&gt;3164&lt;/item&gt;&lt;item&gt;3165&lt;/item&gt;&lt;item&gt;3166&lt;/item&gt;&lt;item&gt;3167&lt;/item&gt;&lt;item&gt;3168&lt;/item&gt;&lt;item&gt;3169&lt;/item&gt;&lt;item&gt;3171&lt;/item&gt;&lt;item&gt;3172&lt;/item&gt;&lt;item&gt;3173&lt;/item&gt;&lt;item&gt;3174&lt;/item&gt;&lt;item&gt;3176&lt;/item&gt;&lt;item&gt;3177&lt;/item&gt;&lt;item&gt;3178&lt;/item&gt;&lt;item&gt;3179&lt;/item&gt;&lt;item&gt;3181&lt;/item&gt;&lt;item&gt;3182&lt;/item&gt;&lt;item&gt;3183&lt;/item&gt;&lt;item&gt;3184&lt;/item&gt;&lt;item&gt;3185&lt;/item&gt;&lt;item&gt;3187&lt;/item&gt;&lt;item&gt;3188&lt;/item&gt;&lt;item&gt;3189&lt;/item&gt;&lt;item&gt;3190&lt;/item&gt;&lt;item&gt;3191&lt;/item&gt;&lt;item&gt;3192&lt;/item&gt;&lt;item&gt;3193&lt;/item&gt;&lt;item&gt;3194&lt;/item&gt;&lt;item&gt;3195&lt;/item&gt;&lt;item&gt;3196&lt;/item&gt;&lt;item&gt;3197&lt;/item&gt;&lt;item&gt;3198&lt;/item&gt;&lt;item&gt;3199&lt;/item&gt;&lt;item&gt;3200&lt;/item&gt;&lt;item&gt;3201&lt;/item&gt;&lt;item&gt;3202&lt;/item&gt;&lt;item&gt;3203&lt;/item&gt;&lt;item&gt;3204&lt;/item&gt;&lt;item&gt;3205&lt;/item&gt;&lt;item&gt;3206&lt;/item&gt;&lt;item&gt;3207&lt;/item&gt;&lt;item&gt;3208&lt;/item&gt;&lt;item&gt;3209&lt;/item&gt;&lt;item&gt;3210&lt;/item&gt;&lt;item&gt;3211&lt;/item&gt;&lt;item&gt;3212&lt;/item&gt;&lt;item&gt;3213&lt;/item&gt;&lt;item&gt;3214&lt;/item&gt;&lt;item&gt;3215&lt;/item&gt;&lt;item&gt;3216&lt;/item&gt;&lt;item&gt;3217&lt;/item&gt;&lt;item&gt;3218&lt;/item&gt;&lt;item&gt;3219&lt;/item&gt;&lt;item&gt;3220&lt;/item&gt;&lt;item&gt;3221&lt;/item&gt;&lt;item&gt;3222&lt;/item&gt;&lt;item&gt;3223&lt;/item&gt;&lt;item&gt;3224&lt;/item&gt;&lt;item&gt;3225&lt;/item&gt;&lt;item&gt;3226&lt;/item&gt;&lt;item&gt;3227&lt;/item&gt;&lt;item&gt;3228&lt;/item&gt;&lt;item&gt;3229&lt;/item&gt;&lt;item&gt;3230&lt;/item&gt;&lt;item&gt;3232&lt;/item&gt;&lt;item&gt;3233&lt;/item&gt;&lt;item&gt;3234&lt;/item&gt;&lt;item&gt;3235&lt;/item&gt;&lt;item&gt;3236&lt;/item&gt;&lt;item&gt;3237&lt;/item&gt;&lt;item&gt;3238&lt;/item&gt;&lt;item&gt;3239&lt;/item&gt;&lt;item&gt;3240&lt;/item&gt;&lt;item&gt;3241&lt;/item&gt;&lt;item&gt;3242&lt;/item&gt;&lt;item&gt;3243&lt;/item&gt;&lt;item&gt;3244&lt;/item&gt;&lt;item&gt;3245&lt;/item&gt;&lt;item&gt;3246&lt;/item&gt;&lt;item&gt;3247&lt;/item&gt;&lt;item&gt;3248&lt;/item&gt;&lt;item&gt;3249&lt;/item&gt;&lt;item&gt;3250&lt;/item&gt;&lt;item&gt;3251&lt;/item&gt;&lt;item&gt;3252&lt;/item&gt;&lt;item&gt;3253&lt;/item&gt;&lt;item&gt;3254&lt;/item&gt;&lt;item&gt;3255&lt;/item&gt;&lt;item&gt;3256&lt;/item&gt;&lt;item&gt;3257&lt;/item&gt;&lt;item&gt;3258&lt;/item&gt;&lt;item&gt;3259&lt;/item&gt;&lt;item&gt;3260&lt;/item&gt;&lt;item&gt;3261&lt;/item&gt;&lt;item&gt;3262&lt;/item&gt;&lt;item&gt;3263&lt;/item&gt;&lt;item&gt;3264&lt;/item&gt;&lt;item&gt;3265&lt;/item&gt;&lt;item&gt;3266&lt;/item&gt;&lt;item&gt;3267&lt;/item&gt;&lt;item&gt;3268&lt;/item&gt;&lt;item&gt;3269&lt;/item&gt;&lt;item&gt;3270&lt;/item&gt;&lt;item&gt;3271&lt;/item&gt;&lt;item&gt;3272&lt;/item&gt;&lt;item&gt;3273&lt;/item&gt;&lt;item&gt;3274&lt;/item&gt;&lt;item&gt;3275&lt;/item&gt;&lt;item&gt;3276&lt;/item&gt;&lt;item&gt;3277&lt;/item&gt;&lt;item&gt;3278&lt;/item&gt;&lt;item&gt;3279&lt;/item&gt;&lt;item&gt;3282&lt;/item&gt;&lt;item&gt;3283&lt;/item&gt;&lt;item&gt;3284&lt;/item&gt;&lt;item&gt;3285&lt;/item&gt;&lt;item&gt;3286&lt;/item&gt;&lt;item&gt;3287&lt;/item&gt;&lt;item&gt;3288&lt;/item&gt;&lt;item&gt;3289&lt;/item&gt;&lt;item&gt;3290&lt;/item&gt;&lt;item&gt;3291&lt;/item&gt;&lt;item&gt;3292&lt;/item&gt;&lt;item&gt;3293&lt;/item&gt;&lt;item&gt;3294&lt;/item&gt;&lt;item&gt;3295&lt;/item&gt;&lt;item&gt;3296&lt;/item&gt;&lt;item&gt;3297&lt;/item&gt;&lt;item&gt;3298&lt;/item&gt;&lt;item&gt;3299&lt;/item&gt;&lt;item&gt;3300&lt;/item&gt;&lt;item&gt;3301&lt;/item&gt;&lt;item&gt;3302&lt;/item&gt;&lt;item&gt;3303&lt;/item&gt;&lt;item&gt;3304&lt;/item&gt;&lt;item&gt;3306&lt;/item&gt;&lt;item&gt;3307&lt;/item&gt;&lt;item&gt;3308&lt;/item&gt;&lt;item&gt;3309&lt;/item&gt;&lt;item&gt;3310&lt;/item&gt;&lt;item&gt;3311&lt;/item&gt;&lt;item&gt;3312&lt;/item&gt;&lt;item&gt;3313&lt;/item&gt;&lt;item&gt;3314&lt;/item&gt;&lt;item&gt;3315&lt;/item&gt;&lt;item&gt;3316&lt;/item&gt;&lt;item&gt;3317&lt;/item&gt;&lt;item&gt;3318&lt;/item&gt;&lt;item&gt;3319&lt;/item&gt;&lt;item&gt;3320&lt;/item&gt;&lt;item&gt;3321&lt;/item&gt;&lt;item&gt;3322&lt;/item&gt;&lt;item&gt;3323&lt;/item&gt;&lt;item&gt;3324&lt;/item&gt;&lt;item&gt;3325&lt;/item&gt;&lt;item&gt;3326&lt;/item&gt;&lt;item&gt;3327&lt;/item&gt;&lt;item&gt;3328&lt;/item&gt;&lt;item&gt;3329&lt;/item&gt;&lt;item&gt;3330&lt;/item&gt;&lt;item&gt;3331&lt;/item&gt;&lt;item&gt;3332&lt;/item&gt;&lt;item&gt;3333&lt;/item&gt;&lt;item&gt;3334&lt;/item&gt;&lt;item&gt;3335&lt;/item&gt;&lt;item&gt;3336&lt;/item&gt;&lt;item&gt;3337&lt;/item&gt;&lt;item&gt;3338&lt;/item&gt;&lt;item&gt;3339&lt;/item&gt;&lt;item&gt;3340&lt;/item&gt;&lt;item&gt;3341&lt;/item&gt;&lt;item&gt;3342&lt;/item&gt;&lt;item&gt;3343&lt;/item&gt;&lt;item&gt;3344&lt;/item&gt;&lt;item&gt;3345&lt;/item&gt;&lt;item&gt;3346&lt;/item&gt;&lt;item&gt;3347&lt;/item&gt;&lt;item&gt;3348&lt;/item&gt;&lt;item&gt;3349&lt;/item&gt;&lt;item&gt;3350&lt;/item&gt;&lt;item&gt;3351&lt;/item&gt;&lt;item&gt;3352&lt;/item&gt;&lt;item&gt;3354&lt;/item&gt;&lt;item&gt;3355&lt;/item&gt;&lt;item&gt;3356&lt;/item&gt;&lt;item&gt;3357&lt;/item&gt;&lt;item&gt;3358&lt;/item&gt;&lt;/record-ids&gt;&lt;/item&gt;&lt;/Libraries&gt;"/>
  </w:docVars>
  <w:rsids>
    <w:rsidRoot w:val="005B4694"/>
    <w:rsid w:val="000026E1"/>
    <w:rsid w:val="00003DAA"/>
    <w:rsid w:val="00015196"/>
    <w:rsid w:val="00031089"/>
    <w:rsid w:val="000333A0"/>
    <w:rsid w:val="00042FF1"/>
    <w:rsid w:val="00060585"/>
    <w:rsid w:val="00060FE5"/>
    <w:rsid w:val="000717F1"/>
    <w:rsid w:val="0007777D"/>
    <w:rsid w:val="000805BC"/>
    <w:rsid w:val="0008100A"/>
    <w:rsid w:val="000A095F"/>
    <w:rsid w:val="000B64FF"/>
    <w:rsid w:val="000B7ED5"/>
    <w:rsid w:val="000E363B"/>
    <w:rsid w:val="000E70DC"/>
    <w:rsid w:val="000F4F83"/>
    <w:rsid w:val="00100FF0"/>
    <w:rsid w:val="00104D8D"/>
    <w:rsid w:val="00107965"/>
    <w:rsid w:val="00112A83"/>
    <w:rsid w:val="0011451B"/>
    <w:rsid w:val="00155DF8"/>
    <w:rsid w:val="0017756A"/>
    <w:rsid w:val="001812ED"/>
    <w:rsid w:val="00184AD5"/>
    <w:rsid w:val="001857D9"/>
    <w:rsid w:val="00185AF6"/>
    <w:rsid w:val="00187C3D"/>
    <w:rsid w:val="001A0EFB"/>
    <w:rsid w:val="001B3210"/>
    <w:rsid w:val="001F79E9"/>
    <w:rsid w:val="00214DB9"/>
    <w:rsid w:val="00223768"/>
    <w:rsid w:val="00230A54"/>
    <w:rsid w:val="00242FD9"/>
    <w:rsid w:val="00246A08"/>
    <w:rsid w:val="00251BF6"/>
    <w:rsid w:val="00261513"/>
    <w:rsid w:val="00264BDA"/>
    <w:rsid w:val="00267A8C"/>
    <w:rsid w:val="002839F0"/>
    <w:rsid w:val="002964F7"/>
    <w:rsid w:val="002A3D07"/>
    <w:rsid w:val="002A4395"/>
    <w:rsid w:val="002A497D"/>
    <w:rsid w:val="002B39D7"/>
    <w:rsid w:val="002B7608"/>
    <w:rsid w:val="00302DC5"/>
    <w:rsid w:val="00306EB8"/>
    <w:rsid w:val="00326631"/>
    <w:rsid w:val="00334213"/>
    <w:rsid w:val="00360564"/>
    <w:rsid w:val="0037118D"/>
    <w:rsid w:val="00373D63"/>
    <w:rsid w:val="003743F9"/>
    <w:rsid w:val="00375D2D"/>
    <w:rsid w:val="00394A87"/>
    <w:rsid w:val="003979FC"/>
    <w:rsid w:val="003A49A2"/>
    <w:rsid w:val="003A72E0"/>
    <w:rsid w:val="003B6315"/>
    <w:rsid w:val="003B7CCF"/>
    <w:rsid w:val="003C2AF3"/>
    <w:rsid w:val="003C6868"/>
    <w:rsid w:val="003D1B41"/>
    <w:rsid w:val="003D5C33"/>
    <w:rsid w:val="003E506B"/>
    <w:rsid w:val="004063B5"/>
    <w:rsid w:val="0045118E"/>
    <w:rsid w:val="00456853"/>
    <w:rsid w:val="00457A04"/>
    <w:rsid w:val="0046297B"/>
    <w:rsid w:val="004644F6"/>
    <w:rsid w:val="00470B1B"/>
    <w:rsid w:val="00472082"/>
    <w:rsid w:val="0047668E"/>
    <w:rsid w:val="00476A75"/>
    <w:rsid w:val="004A1E69"/>
    <w:rsid w:val="004A21C2"/>
    <w:rsid w:val="004A6455"/>
    <w:rsid w:val="004D34DD"/>
    <w:rsid w:val="004E595F"/>
    <w:rsid w:val="005129FB"/>
    <w:rsid w:val="00513154"/>
    <w:rsid w:val="005218D9"/>
    <w:rsid w:val="00524864"/>
    <w:rsid w:val="00525C64"/>
    <w:rsid w:val="00527073"/>
    <w:rsid w:val="00544363"/>
    <w:rsid w:val="00547DB9"/>
    <w:rsid w:val="00554FED"/>
    <w:rsid w:val="005562B5"/>
    <w:rsid w:val="0055718E"/>
    <w:rsid w:val="00560AC1"/>
    <w:rsid w:val="00560F08"/>
    <w:rsid w:val="00561EFC"/>
    <w:rsid w:val="005710E0"/>
    <w:rsid w:val="00571520"/>
    <w:rsid w:val="00572BE1"/>
    <w:rsid w:val="00573375"/>
    <w:rsid w:val="0057340C"/>
    <w:rsid w:val="00580C32"/>
    <w:rsid w:val="005825B5"/>
    <w:rsid w:val="005A6CD6"/>
    <w:rsid w:val="005B4065"/>
    <w:rsid w:val="005B4694"/>
    <w:rsid w:val="005C05C8"/>
    <w:rsid w:val="005C4E65"/>
    <w:rsid w:val="005C57A3"/>
    <w:rsid w:val="005D14D9"/>
    <w:rsid w:val="005E16F6"/>
    <w:rsid w:val="00600B5E"/>
    <w:rsid w:val="0060666C"/>
    <w:rsid w:val="006175D5"/>
    <w:rsid w:val="006448F2"/>
    <w:rsid w:val="00655B10"/>
    <w:rsid w:val="006634B2"/>
    <w:rsid w:val="006638F6"/>
    <w:rsid w:val="006860FE"/>
    <w:rsid w:val="0069672E"/>
    <w:rsid w:val="006A626D"/>
    <w:rsid w:val="006B0969"/>
    <w:rsid w:val="006B0D4D"/>
    <w:rsid w:val="006B61E7"/>
    <w:rsid w:val="006C5F2F"/>
    <w:rsid w:val="006D0671"/>
    <w:rsid w:val="006D1B6C"/>
    <w:rsid w:val="006F29CF"/>
    <w:rsid w:val="006F3CBB"/>
    <w:rsid w:val="006F5E2B"/>
    <w:rsid w:val="00703B12"/>
    <w:rsid w:val="00711A6E"/>
    <w:rsid w:val="007138DF"/>
    <w:rsid w:val="00716CA3"/>
    <w:rsid w:val="007240EC"/>
    <w:rsid w:val="00726561"/>
    <w:rsid w:val="0073643E"/>
    <w:rsid w:val="007523AD"/>
    <w:rsid w:val="00753F64"/>
    <w:rsid w:val="00765347"/>
    <w:rsid w:val="007D5E1C"/>
    <w:rsid w:val="007E103F"/>
    <w:rsid w:val="007E5139"/>
    <w:rsid w:val="008042A0"/>
    <w:rsid w:val="00804790"/>
    <w:rsid w:val="008219BD"/>
    <w:rsid w:val="00833CDF"/>
    <w:rsid w:val="00843904"/>
    <w:rsid w:val="00846B76"/>
    <w:rsid w:val="00851A59"/>
    <w:rsid w:val="00864EB5"/>
    <w:rsid w:val="00882BA4"/>
    <w:rsid w:val="008A2AAD"/>
    <w:rsid w:val="008A3586"/>
    <w:rsid w:val="008B3645"/>
    <w:rsid w:val="008B5F51"/>
    <w:rsid w:val="008C0B65"/>
    <w:rsid w:val="008C52C7"/>
    <w:rsid w:val="008C63A3"/>
    <w:rsid w:val="008E2345"/>
    <w:rsid w:val="00900AAC"/>
    <w:rsid w:val="00901280"/>
    <w:rsid w:val="00907D9D"/>
    <w:rsid w:val="00911246"/>
    <w:rsid w:val="00912373"/>
    <w:rsid w:val="009168DB"/>
    <w:rsid w:val="00917189"/>
    <w:rsid w:val="00920267"/>
    <w:rsid w:val="009441C0"/>
    <w:rsid w:val="009504C7"/>
    <w:rsid w:val="00963288"/>
    <w:rsid w:val="009739BE"/>
    <w:rsid w:val="00981E60"/>
    <w:rsid w:val="00996934"/>
    <w:rsid w:val="009C56EF"/>
    <w:rsid w:val="009C7132"/>
    <w:rsid w:val="009F0D12"/>
    <w:rsid w:val="009F1E5F"/>
    <w:rsid w:val="009F6804"/>
    <w:rsid w:val="00A04F7F"/>
    <w:rsid w:val="00A13C28"/>
    <w:rsid w:val="00A30191"/>
    <w:rsid w:val="00A333A9"/>
    <w:rsid w:val="00A3485B"/>
    <w:rsid w:val="00A35D67"/>
    <w:rsid w:val="00A47395"/>
    <w:rsid w:val="00A5079C"/>
    <w:rsid w:val="00A802FF"/>
    <w:rsid w:val="00A8277B"/>
    <w:rsid w:val="00A8299A"/>
    <w:rsid w:val="00A87B77"/>
    <w:rsid w:val="00A95520"/>
    <w:rsid w:val="00AC7B4D"/>
    <w:rsid w:val="00AD28CF"/>
    <w:rsid w:val="00AD3706"/>
    <w:rsid w:val="00AD47F1"/>
    <w:rsid w:val="00AF1E7E"/>
    <w:rsid w:val="00B0518A"/>
    <w:rsid w:val="00B16A4E"/>
    <w:rsid w:val="00B2337F"/>
    <w:rsid w:val="00B26D17"/>
    <w:rsid w:val="00B35F84"/>
    <w:rsid w:val="00B534BA"/>
    <w:rsid w:val="00B67BC6"/>
    <w:rsid w:val="00B817BC"/>
    <w:rsid w:val="00B904CE"/>
    <w:rsid w:val="00B94C3B"/>
    <w:rsid w:val="00BA190F"/>
    <w:rsid w:val="00BB3598"/>
    <w:rsid w:val="00BC003E"/>
    <w:rsid w:val="00BC57BD"/>
    <w:rsid w:val="00BD1D57"/>
    <w:rsid w:val="00BD342E"/>
    <w:rsid w:val="00BD41E3"/>
    <w:rsid w:val="00BE36E7"/>
    <w:rsid w:val="00BF6ACD"/>
    <w:rsid w:val="00BF76B5"/>
    <w:rsid w:val="00C11962"/>
    <w:rsid w:val="00C13E83"/>
    <w:rsid w:val="00C24D3D"/>
    <w:rsid w:val="00C427E8"/>
    <w:rsid w:val="00C43E3D"/>
    <w:rsid w:val="00C506F3"/>
    <w:rsid w:val="00C554E2"/>
    <w:rsid w:val="00C577CB"/>
    <w:rsid w:val="00C755AC"/>
    <w:rsid w:val="00C85FDD"/>
    <w:rsid w:val="00C96015"/>
    <w:rsid w:val="00CA2242"/>
    <w:rsid w:val="00CE72A2"/>
    <w:rsid w:val="00D02DF9"/>
    <w:rsid w:val="00D03886"/>
    <w:rsid w:val="00D0598F"/>
    <w:rsid w:val="00D0707D"/>
    <w:rsid w:val="00D117A1"/>
    <w:rsid w:val="00D30C76"/>
    <w:rsid w:val="00D37A06"/>
    <w:rsid w:val="00D404F2"/>
    <w:rsid w:val="00D51179"/>
    <w:rsid w:val="00D5254C"/>
    <w:rsid w:val="00D52771"/>
    <w:rsid w:val="00D62626"/>
    <w:rsid w:val="00D726CF"/>
    <w:rsid w:val="00D72AC0"/>
    <w:rsid w:val="00D8167A"/>
    <w:rsid w:val="00D86B63"/>
    <w:rsid w:val="00D87876"/>
    <w:rsid w:val="00D87DE0"/>
    <w:rsid w:val="00D97E51"/>
    <w:rsid w:val="00DC34A7"/>
    <w:rsid w:val="00DC5775"/>
    <w:rsid w:val="00DD407F"/>
    <w:rsid w:val="00E10F09"/>
    <w:rsid w:val="00E4311A"/>
    <w:rsid w:val="00E446EB"/>
    <w:rsid w:val="00E45A23"/>
    <w:rsid w:val="00E47D9E"/>
    <w:rsid w:val="00E51FDD"/>
    <w:rsid w:val="00E70F60"/>
    <w:rsid w:val="00E76522"/>
    <w:rsid w:val="00E927F8"/>
    <w:rsid w:val="00EA003B"/>
    <w:rsid w:val="00EB152C"/>
    <w:rsid w:val="00EB6202"/>
    <w:rsid w:val="00EC211E"/>
    <w:rsid w:val="00EC592A"/>
    <w:rsid w:val="00ED355D"/>
    <w:rsid w:val="00EE2C02"/>
    <w:rsid w:val="00EE3F19"/>
    <w:rsid w:val="00EE4405"/>
    <w:rsid w:val="00EE6976"/>
    <w:rsid w:val="00EF3692"/>
    <w:rsid w:val="00F0678C"/>
    <w:rsid w:val="00F07A2A"/>
    <w:rsid w:val="00F1004E"/>
    <w:rsid w:val="00F36E43"/>
    <w:rsid w:val="00F37F7C"/>
    <w:rsid w:val="00F51F43"/>
    <w:rsid w:val="00F5488B"/>
    <w:rsid w:val="00F8066F"/>
    <w:rsid w:val="00F818F2"/>
    <w:rsid w:val="00F93359"/>
    <w:rsid w:val="00F97638"/>
    <w:rsid w:val="00FA40AD"/>
    <w:rsid w:val="00FA4F0C"/>
    <w:rsid w:val="00FD48DF"/>
    <w:rsid w:val="00FE4A94"/>
    <w:rsid w:val="00FF3922"/>
    <w:rsid w:val="00FF739D"/>
    <w:rsid w:val="0498709E"/>
    <w:rsid w:val="0B075F0E"/>
    <w:rsid w:val="0B7E1BC0"/>
    <w:rsid w:val="0C1E18E1"/>
    <w:rsid w:val="0DDB7610"/>
    <w:rsid w:val="0F2A0F0E"/>
    <w:rsid w:val="136243BC"/>
    <w:rsid w:val="143C19D8"/>
    <w:rsid w:val="22C653CE"/>
    <w:rsid w:val="29257685"/>
    <w:rsid w:val="2D525BA7"/>
    <w:rsid w:val="3113151B"/>
    <w:rsid w:val="3285199F"/>
    <w:rsid w:val="3D0713F2"/>
    <w:rsid w:val="3F97488A"/>
    <w:rsid w:val="460D7D86"/>
    <w:rsid w:val="4CF701A9"/>
    <w:rsid w:val="4F0079AE"/>
    <w:rsid w:val="4F064C3C"/>
    <w:rsid w:val="4F546584"/>
    <w:rsid w:val="513457F7"/>
    <w:rsid w:val="523611D8"/>
    <w:rsid w:val="540A3108"/>
    <w:rsid w:val="595B2A45"/>
    <w:rsid w:val="59B04395"/>
    <w:rsid w:val="5B380D4F"/>
    <w:rsid w:val="5D2C2CBD"/>
    <w:rsid w:val="5D5F5628"/>
    <w:rsid w:val="6C7800D1"/>
    <w:rsid w:val="6D100340"/>
    <w:rsid w:val="71A67526"/>
    <w:rsid w:val="71FB02D0"/>
    <w:rsid w:val="77AF44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FC58121"/>
  <w15:docId w15:val="{E1BDFC4B-B8DC-4A13-B376-C2ED27EDBB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DengXian" w:eastAsia="DengXian" w:hAnsi="DengXian" w:cs="DengXian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cs="Times New Roman"/>
      <w:kern w:val="2"/>
      <w:sz w:val="21"/>
      <w:szCs w:val="22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3">
    <w:name w:val="heading 3"/>
    <w:basedOn w:val="Normal"/>
    <w:next w:val="Normal"/>
    <w:link w:val="Heading3Char"/>
    <w:uiPriority w:val="9"/>
    <w:qFormat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qFormat/>
    <w:pPr>
      <w:widowControl/>
      <w:spacing w:before="100" w:beforeAutospacing="1" w:after="100" w:afterAutospacing="1"/>
      <w:jc w:val="left"/>
      <w:outlineLvl w:val="3"/>
    </w:pPr>
    <w:rPr>
      <w:rFonts w:ascii="SimSun" w:eastAsia="SimSun" w:hAnsi="SimSun" w:cs="SimSun"/>
      <w:b/>
      <w:bCs/>
      <w:kern w:val="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qFormat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Pr>
      <w:rFonts w:ascii="Segoe UI" w:hAnsi="Segoe UI" w:cs="Segoe UI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Pr>
      <w:sz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qFormat/>
  </w:style>
  <w:style w:type="character" w:styleId="Hyperlink">
    <w:name w:val="Hyperlink"/>
    <w:basedOn w:val="DefaultParagraphFont"/>
    <w:uiPriority w:val="99"/>
    <w:semiHidden/>
    <w:unhideWhenUsed/>
    <w:qFormat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character" w:customStyle="1" w:styleId="HeaderChar">
    <w:name w:val="Header Char"/>
    <w:link w:val="Header"/>
    <w:uiPriority w:val="99"/>
    <w:qFormat/>
    <w:rPr>
      <w:sz w:val="18"/>
      <w:szCs w:val="18"/>
    </w:rPr>
  </w:style>
  <w:style w:type="character" w:customStyle="1" w:styleId="EndNoteBibliographyTitle">
    <w:name w:val="EndNote Bibliography Title 字符"/>
    <w:link w:val="EndNoteBibliographyTitle0"/>
    <w:qFormat/>
    <w:rPr>
      <w:kern w:val="2"/>
      <w:szCs w:val="22"/>
    </w:rPr>
  </w:style>
  <w:style w:type="paragraph" w:customStyle="1" w:styleId="EndNoteBibliographyTitle0">
    <w:name w:val="EndNote Bibliography Title"/>
    <w:basedOn w:val="Normal"/>
    <w:link w:val="EndNoteBibliographyTitle"/>
    <w:qFormat/>
    <w:pPr>
      <w:jc w:val="center"/>
    </w:pPr>
    <w:rPr>
      <w:sz w:val="20"/>
    </w:rPr>
  </w:style>
  <w:style w:type="character" w:customStyle="1" w:styleId="transsent">
    <w:name w:val="transsent"/>
    <w:qFormat/>
  </w:style>
  <w:style w:type="character" w:customStyle="1" w:styleId="FooterChar">
    <w:name w:val="Footer Char"/>
    <w:link w:val="Footer"/>
    <w:uiPriority w:val="99"/>
    <w:qFormat/>
    <w:rPr>
      <w:sz w:val="18"/>
      <w:szCs w:val="18"/>
    </w:rPr>
  </w:style>
  <w:style w:type="character" w:customStyle="1" w:styleId="EndNoteBibliography">
    <w:name w:val="EndNote Bibliography 字符"/>
    <w:link w:val="EndNoteBibliography0"/>
    <w:qFormat/>
    <w:rPr>
      <w:kern w:val="2"/>
      <w:szCs w:val="22"/>
    </w:rPr>
  </w:style>
  <w:style w:type="paragraph" w:customStyle="1" w:styleId="EndNoteBibliography0">
    <w:name w:val="EndNote Bibliography"/>
    <w:basedOn w:val="Normal"/>
    <w:link w:val="EndNoteBibliography"/>
    <w:qFormat/>
    <w:rPr>
      <w:sz w:val="20"/>
    </w:rPr>
  </w:style>
  <w:style w:type="character" w:customStyle="1" w:styleId="Heading4Char">
    <w:name w:val="Heading 4 Char"/>
    <w:link w:val="Heading4"/>
    <w:uiPriority w:val="9"/>
    <w:qFormat/>
    <w:rPr>
      <w:rFonts w:ascii="SimSun" w:eastAsia="SimSun" w:hAnsi="SimSun" w:cs="SimSun"/>
      <w:b/>
      <w:bCs/>
      <w:kern w:val="0"/>
      <w:sz w:val="24"/>
      <w:szCs w:val="24"/>
    </w:rPr>
  </w:style>
  <w:style w:type="character" w:customStyle="1" w:styleId="Heading3Char">
    <w:name w:val="Heading 3 Char"/>
    <w:link w:val="Heading3"/>
    <w:uiPriority w:val="9"/>
    <w:semiHidden/>
    <w:qFormat/>
    <w:rPr>
      <w:b/>
      <w:bCs/>
      <w:sz w:val="32"/>
      <w:szCs w:val="32"/>
    </w:rPr>
  </w:style>
  <w:style w:type="character" w:customStyle="1" w:styleId="apple-converted-space">
    <w:name w:val="apple-converted-space"/>
    <w:qFormat/>
  </w:style>
  <w:style w:type="character" w:customStyle="1" w:styleId="Heading1Char">
    <w:name w:val="Heading 1 Char"/>
    <w:link w:val="Heading1"/>
    <w:uiPriority w:val="9"/>
    <w:qFormat/>
    <w:rPr>
      <w:b/>
      <w:bCs/>
      <w:kern w:val="44"/>
      <w:sz w:val="44"/>
      <w:szCs w:val="44"/>
    </w:rPr>
  </w:style>
  <w:style w:type="character" w:customStyle="1" w:styleId="BalloonTextChar">
    <w:name w:val="Balloon Text Char"/>
    <w:link w:val="BalloonText"/>
    <w:uiPriority w:val="99"/>
    <w:semiHidden/>
    <w:qFormat/>
    <w:rPr>
      <w:rFonts w:ascii="Segoe UI" w:hAnsi="Segoe UI" w:cs="Segoe UI"/>
      <w:kern w:val="2"/>
      <w:sz w:val="18"/>
      <w:szCs w:val="18"/>
    </w:rPr>
  </w:style>
  <w:style w:type="paragraph" w:customStyle="1" w:styleId="1">
    <w:name w:val="修订1"/>
    <w:hidden/>
    <w:uiPriority w:val="99"/>
    <w:unhideWhenUsed/>
    <w:qFormat/>
    <w:rPr>
      <w:rFonts w:cs="Times New Roman"/>
      <w:kern w:val="2"/>
      <w:sz w:val="21"/>
      <w:szCs w:val="22"/>
      <w:lang w:val="en-US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kern w:val="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b/>
      <w:bCs/>
      <w:kern w:val="2"/>
    </w:rPr>
  </w:style>
  <w:style w:type="paragraph" w:customStyle="1" w:styleId="msonormal0">
    <w:name w:val="msonormal"/>
    <w:basedOn w:val="Normal"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0CF8D5AD-82EE-4002-BCDB-E005844034F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5970</Words>
  <Characters>34035</Characters>
  <Application>Microsoft Office Word</Application>
  <DocSecurity>0</DocSecurity>
  <Lines>283</Lines>
  <Paragraphs>79</Paragraphs>
  <ScaleCrop>false</ScaleCrop>
  <Company/>
  <LinksUpToDate>false</LinksUpToDate>
  <CharactersWithSpaces>399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atthew Attwaters</cp:lastModifiedBy>
  <cp:revision>2</cp:revision>
  <dcterms:created xsi:type="dcterms:W3CDTF">2022-03-14T22:28:00Z</dcterms:created>
  <dcterms:modified xsi:type="dcterms:W3CDTF">2022-03-31T14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</Properties>
</file>